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188FEA41" w14:textId="77777777" w:rsidR="003E3031"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641A6DFE" w14:textId="79D16127"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2" w:history="1">
                <w:r w:rsidR="003E3031" w:rsidRPr="00BD77F1">
                  <w:rPr>
                    <w:rStyle w:val="Hyperlink"/>
                    <w:noProof/>
                  </w:rPr>
                  <w:t>Table of Figures and Tables</w:t>
                </w:r>
                <w:r w:rsidR="003E3031">
                  <w:rPr>
                    <w:noProof/>
                    <w:webHidden/>
                  </w:rPr>
                  <w:tab/>
                </w:r>
                <w:r w:rsidR="003E3031">
                  <w:rPr>
                    <w:noProof/>
                    <w:webHidden/>
                  </w:rPr>
                  <w:fldChar w:fldCharType="begin"/>
                </w:r>
                <w:r w:rsidR="003E3031">
                  <w:rPr>
                    <w:noProof/>
                    <w:webHidden/>
                  </w:rPr>
                  <w:instrText xml:space="preserve"> PAGEREF _Toc175644202 \h </w:instrText>
                </w:r>
                <w:r w:rsidR="003E3031">
                  <w:rPr>
                    <w:noProof/>
                    <w:webHidden/>
                  </w:rPr>
                </w:r>
                <w:r w:rsidR="003E3031">
                  <w:rPr>
                    <w:noProof/>
                    <w:webHidden/>
                  </w:rPr>
                  <w:fldChar w:fldCharType="separate"/>
                </w:r>
                <w:r w:rsidR="003E3031">
                  <w:rPr>
                    <w:noProof/>
                    <w:webHidden/>
                  </w:rPr>
                  <w:t>2</w:t>
                </w:r>
                <w:r w:rsidR="003E3031">
                  <w:rPr>
                    <w:noProof/>
                    <w:webHidden/>
                  </w:rPr>
                  <w:fldChar w:fldCharType="end"/>
                </w:r>
              </w:hyperlink>
            </w:p>
            <w:p w14:paraId="64FA93D2" w14:textId="0241B18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3" w:history="1">
                <w:r w:rsidR="003E3031" w:rsidRPr="00BD77F1">
                  <w:rPr>
                    <w:rStyle w:val="Hyperlink"/>
                    <w:noProof/>
                  </w:rPr>
                  <w:t>Introduction</w:t>
                </w:r>
                <w:r w:rsidR="003E3031">
                  <w:rPr>
                    <w:noProof/>
                    <w:webHidden/>
                  </w:rPr>
                  <w:tab/>
                </w:r>
                <w:r w:rsidR="003E3031">
                  <w:rPr>
                    <w:noProof/>
                    <w:webHidden/>
                  </w:rPr>
                  <w:fldChar w:fldCharType="begin"/>
                </w:r>
                <w:r w:rsidR="003E3031">
                  <w:rPr>
                    <w:noProof/>
                    <w:webHidden/>
                  </w:rPr>
                  <w:instrText xml:space="preserve"> PAGEREF _Toc175644203 \h </w:instrText>
                </w:r>
                <w:r w:rsidR="003E3031">
                  <w:rPr>
                    <w:noProof/>
                    <w:webHidden/>
                  </w:rPr>
                </w:r>
                <w:r w:rsidR="003E3031">
                  <w:rPr>
                    <w:noProof/>
                    <w:webHidden/>
                  </w:rPr>
                  <w:fldChar w:fldCharType="separate"/>
                </w:r>
                <w:r w:rsidR="003E3031">
                  <w:rPr>
                    <w:noProof/>
                    <w:webHidden/>
                  </w:rPr>
                  <w:t>3</w:t>
                </w:r>
                <w:r w:rsidR="003E3031">
                  <w:rPr>
                    <w:noProof/>
                    <w:webHidden/>
                  </w:rPr>
                  <w:fldChar w:fldCharType="end"/>
                </w:r>
              </w:hyperlink>
            </w:p>
            <w:p w14:paraId="7C05C45D" w14:textId="1C303E3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4" w:history="1">
                <w:r w:rsidR="003E3031" w:rsidRPr="00BD77F1">
                  <w:rPr>
                    <w:rStyle w:val="Hyperlink"/>
                    <w:noProof/>
                  </w:rPr>
                  <w:t>1.1 Meal planning and cooking for busy people</w:t>
                </w:r>
                <w:r w:rsidR="003E3031">
                  <w:rPr>
                    <w:noProof/>
                    <w:webHidden/>
                  </w:rPr>
                  <w:tab/>
                </w:r>
                <w:r w:rsidR="003E3031">
                  <w:rPr>
                    <w:noProof/>
                    <w:webHidden/>
                  </w:rPr>
                  <w:fldChar w:fldCharType="begin"/>
                </w:r>
                <w:r w:rsidR="003E3031">
                  <w:rPr>
                    <w:noProof/>
                    <w:webHidden/>
                  </w:rPr>
                  <w:instrText xml:space="preserve"> PAGEREF _Toc175644204 \h </w:instrText>
                </w:r>
                <w:r w:rsidR="003E3031">
                  <w:rPr>
                    <w:noProof/>
                    <w:webHidden/>
                  </w:rPr>
                </w:r>
                <w:r w:rsidR="003E3031">
                  <w:rPr>
                    <w:noProof/>
                    <w:webHidden/>
                  </w:rPr>
                  <w:fldChar w:fldCharType="separate"/>
                </w:r>
                <w:r w:rsidR="003E3031">
                  <w:rPr>
                    <w:noProof/>
                    <w:webHidden/>
                  </w:rPr>
                  <w:t>4</w:t>
                </w:r>
                <w:r w:rsidR="003E3031">
                  <w:rPr>
                    <w:noProof/>
                    <w:webHidden/>
                  </w:rPr>
                  <w:fldChar w:fldCharType="end"/>
                </w:r>
              </w:hyperlink>
            </w:p>
            <w:p w14:paraId="044B2544" w14:textId="37E694D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5" w:history="1">
                <w:r w:rsidR="003E3031" w:rsidRPr="00BD77F1">
                  <w:rPr>
                    <w:rStyle w:val="Hyperlink"/>
                    <w:noProof/>
                  </w:rPr>
                  <w:t>1.2 Project Objectives</w:t>
                </w:r>
                <w:r w:rsidR="003E3031">
                  <w:rPr>
                    <w:noProof/>
                    <w:webHidden/>
                  </w:rPr>
                  <w:tab/>
                </w:r>
                <w:r w:rsidR="003E3031">
                  <w:rPr>
                    <w:noProof/>
                    <w:webHidden/>
                  </w:rPr>
                  <w:fldChar w:fldCharType="begin"/>
                </w:r>
                <w:r w:rsidR="003E3031">
                  <w:rPr>
                    <w:noProof/>
                    <w:webHidden/>
                  </w:rPr>
                  <w:instrText xml:space="preserve"> PAGEREF _Toc175644205 \h </w:instrText>
                </w:r>
                <w:r w:rsidR="003E3031">
                  <w:rPr>
                    <w:noProof/>
                    <w:webHidden/>
                  </w:rPr>
                </w:r>
                <w:r w:rsidR="003E3031">
                  <w:rPr>
                    <w:noProof/>
                    <w:webHidden/>
                  </w:rPr>
                  <w:fldChar w:fldCharType="separate"/>
                </w:r>
                <w:r w:rsidR="003E3031">
                  <w:rPr>
                    <w:noProof/>
                    <w:webHidden/>
                  </w:rPr>
                  <w:t>5</w:t>
                </w:r>
                <w:r w:rsidR="003E3031">
                  <w:rPr>
                    <w:noProof/>
                    <w:webHidden/>
                  </w:rPr>
                  <w:fldChar w:fldCharType="end"/>
                </w:r>
              </w:hyperlink>
            </w:p>
            <w:p w14:paraId="51E15062" w14:textId="35470C8A"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6" w:history="1">
                <w:r w:rsidR="003E3031" w:rsidRPr="00BD77F1">
                  <w:rPr>
                    <w:rStyle w:val="Hyperlink"/>
                    <w:noProof/>
                  </w:rPr>
                  <w:t>1.3 Problem background</w:t>
                </w:r>
                <w:r w:rsidR="003E3031">
                  <w:rPr>
                    <w:noProof/>
                    <w:webHidden/>
                  </w:rPr>
                  <w:tab/>
                </w:r>
                <w:r w:rsidR="003E3031">
                  <w:rPr>
                    <w:noProof/>
                    <w:webHidden/>
                  </w:rPr>
                  <w:fldChar w:fldCharType="begin"/>
                </w:r>
                <w:r w:rsidR="003E3031">
                  <w:rPr>
                    <w:noProof/>
                    <w:webHidden/>
                  </w:rPr>
                  <w:instrText xml:space="preserve"> PAGEREF _Toc175644206 \h </w:instrText>
                </w:r>
                <w:r w:rsidR="003E3031">
                  <w:rPr>
                    <w:noProof/>
                    <w:webHidden/>
                  </w:rPr>
                </w:r>
                <w:r w:rsidR="003E3031">
                  <w:rPr>
                    <w:noProof/>
                    <w:webHidden/>
                  </w:rPr>
                  <w:fldChar w:fldCharType="separate"/>
                </w:r>
                <w:r w:rsidR="003E3031">
                  <w:rPr>
                    <w:noProof/>
                    <w:webHidden/>
                  </w:rPr>
                  <w:t>6</w:t>
                </w:r>
                <w:r w:rsidR="003E3031">
                  <w:rPr>
                    <w:noProof/>
                    <w:webHidden/>
                  </w:rPr>
                  <w:fldChar w:fldCharType="end"/>
                </w:r>
              </w:hyperlink>
            </w:p>
            <w:p w14:paraId="4BD59FA9" w14:textId="577A5BC0"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7" w:history="1">
                <w:r w:rsidR="003E3031" w:rsidRPr="00BD77F1">
                  <w:rPr>
                    <w:rStyle w:val="Hyperlink"/>
                    <w:noProof/>
                  </w:rPr>
                  <w:t>1.4 Related Systems Analysis</w:t>
                </w:r>
                <w:r w:rsidR="003E3031">
                  <w:rPr>
                    <w:noProof/>
                    <w:webHidden/>
                  </w:rPr>
                  <w:tab/>
                </w:r>
                <w:r w:rsidR="003E3031">
                  <w:rPr>
                    <w:noProof/>
                    <w:webHidden/>
                  </w:rPr>
                  <w:fldChar w:fldCharType="begin"/>
                </w:r>
                <w:r w:rsidR="003E3031">
                  <w:rPr>
                    <w:noProof/>
                    <w:webHidden/>
                  </w:rPr>
                  <w:instrText xml:space="preserve"> PAGEREF _Toc175644207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5D5AEAFD" w14:textId="3E15AC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8" w:history="1">
                <w:r w:rsidR="003E3031" w:rsidRPr="00BD77F1">
                  <w:rPr>
                    <w:rStyle w:val="Hyperlink"/>
                    <w:noProof/>
                  </w:rPr>
                  <w:t>1.4.1 Recipe app name: Samsung Food</w:t>
                </w:r>
                <w:r w:rsidR="003E3031">
                  <w:rPr>
                    <w:noProof/>
                    <w:webHidden/>
                  </w:rPr>
                  <w:tab/>
                </w:r>
                <w:r w:rsidR="003E3031">
                  <w:rPr>
                    <w:noProof/>
                    <w:webHidden/>
                  </w:rPr>
                  <w:fldChar w:fldCharType="begin"/>
                </w:r>
                <w:r w:rsidR="003E3031">
                  <w:rPr>
                    <w:noProof/>
                    <w:webHidden/>
                  </w:rPr>
                  <w:instrText xml:space="preserve"> PAGEREF _Toc175644208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03F5C887" w14:textId="59221D53"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9" w:history="1">
                <w:r w:rsidR="003E3031" w:rsidRPr="00BD77F1">
                  <w:rPr>
                    <w:rStyle w:val="Hyperlink"/>
                    <w:noProof/>
                  </w:rPr>
                  <w:t>1.4.2 Recipe app name: SuperCook</w:t>
                </w:r>
                <w:r w:rsidR="003E3031">
                  <w:rPr>
                    <w:noProof/>
                    <w:webHidden/>
                  </w:rPr>
                  <w:tab/>
                </w:r>
                <w:r w:rsidR="003E3031">
                  <w:rPr>
                    <w:noProof/>
                    <w:webHidden/>
                  </w:rPr>
                  <w:fldChar w:fldCharType="begin"/>
                </w:r>
                <w:r w:rsidR="003E3031">
                  <w:rPr>
                    <w:noProof/>
                    <w:webHidden/>
                  </w:rPr>
                  <w:instrText xml:space="preserve"> PAGEREF _Toc175644209 \h </w:instrText>
                </w:r>
                <w:r w:rsidR="003E3031">
                  <w:rPr>
                    <w:noProof/>
                    <w:webHidden/>
                  </w:rPr>
                </w:r>
                <w:r w:rsidR="003E3031">
                  <w:rPr>
                    <w:noProof/>
                    <w:webHidden/>
                  </w:rPr>
                  <w:fldChar w:fldCharType="separate"/>
                </w:r>
                <w:r w:rsidR="003E3031">
                  <w:rPr>
                    <w:noProof/>
                    <w:webHidden/>
                  </w:rPr>
                  <w:t>10</w:t>
                </w:r>
                <w:r w:rsidR="003E3031">
                  <w:rPr>
                    <w:noProof/>
                    <w:webHidden/>
                  </w:rPr>
                  <w:fldChar w:fldCharType="end"/>
                </w:r>
              </w:hyperlink>
            </w:p>
            <w:p w14:paraId="071A83A4" w14:textId="20663C47"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0" w:history="1">
                <w:r w:rsidR="003E3031" w:rsidRPr="00BD77F1">
                  <w:rPr>
                    <w:rStyle w:val="Hyperlink"/>
                    <w:noProof/>
                  </w:rPr>
                  <w:t>1.4.3 Recipe app name: Yummly</w:t>
                </w:r>
                <w:r w:rsidR="003E3031">
                  <w:rPr>
                    <w:noProof/>
                    <w:webHidden/>
                  </w:rPr>
                  <w:tab/>
                </w:r>
                <w:r w:rsidR="003E3031">
                  <w:rPr>
                    <w:noProof/>
                    <w:webHidden/>
                  </w:rPr>
                  <w:fldChar w:fldCharType="begin"/>
                </w:r>
                <w:r w:rsidR="003E3031">
                  <w:rPr>
                    <w:noProof/>
                    <w:webHidden/>
                  </w:rPr>
                  <w:instrText xml:space="preserve"> PAGEREF _Toc175644210 \h </w:instrText>
                </w:r>
                <w:r w:rsidR="003E3031">
                  <w:rPr>
                    <w:noProof/>
                    <w:webHidden/>
                  </w:rPr>
                </w:r>
                <w:r w:rsidR="003E3031">
                  <w:rPr>
                    <w:noProof/>
                    <w:webHidden/>
                  </w:rPr>
                  <w:fldChar w:fldCharType="separate"/>
                </w:r>
                <w:r w:rsidR="003E3031">
                  <w:rPr>
                    <w:noProof/>
                    <w:webHidden/>
                  </w:rPr>
                  <w:t>11</w:t>
                </w:r>
                <w:r w:rsidR="003E3031">
                  <w:rPr>
                    <w:noProof/>
                    <w:webHidden/>
                  </w:rPr>
                  <w:fldChar w:fldCharType="end"/>
                </w:r>
              </w:hyperlink>
            </w:p>
            <w:p w14:paraId="1F38DE95" w14:textId="679591DC"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1" w:history="1">
                <w:r w:rsidR="003E3031" w:rsidRPr="00BD77F1">
                  <w:rPr>
                    <w:rStyle w:val="Hyperlink"/>
                    <w:noProof/>
                  </w:rPr>
                  <w:t>1.5 Project Plan</w:t>
                </w:r>
                <w:r w:rsidR="003E3031">
                  <w:rPr>
                    <w:noProof/>
                    <w:webHidden/>
                  </w:rPr>
                  <w:tab/>
                </w:r>
                <w:r w:rsidR="003E3031">
                  <w:rPr>
                    <w:noProof/>
                    <w:webHidden/>
                  </w:rPr>
                  <w:fldChar w:fldCharType="begin"/>
                </w:r>
                <w:r w:rsidR="003E3031">
                  <w:rPr>
                    <w:noProof/>
                    <w:webHidden/>
                  </w:rPr>
                  <w:instrText xml:space="preserve"> PAGEREF _Toc175644211 \h </w:instrText>
                </w:r>
                <w:r w:rsidR="003E3031">
                  <w:rPr>
                    <w:noProof/>
                    <w:webHidden/>
                  </w:rPr>
                </w:r>
                <w:r w:rsidR="003E3031">
                  <w:rPr>
                    <w:noProof/>
                    <w:webHidden/>
                  </w:rPr>
                  <w:fldChar w:fldCharType="separate"/>
                </w:r>
                <w:r w:rsidR="003E3031">
                  <w:rPr>
                    <w:noProof/>
                    <w:webHidden/>
                  </w:rPr>
                  <w:t>12</w:t>
                </w:r>
                <w:r w:rsidR="003E3031">
                  <w:rPr>
                    <w:noProof/>
                    <w:webHidden/>
                  </w:rPr>
                  <w:fldChar w:fldCharType="end"/>
                </w:r>
              </w:hyperlink>
            </w:p>
            <w:p w14:paraId="63BFAFDA" w14:textId="0879841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2" w:history="1">
                <w:r w:rsidR="003E3031" w:rsidRPr="00BD77F1">
                  <w:rPr>
                    <w:rStyle w:val="Hyperlink"/>
                    <w:noProof/>
                  </w:rPr>
                  <w:t>1.6 Risk Analysis</w:t>
                </w:r>
                <w:r w:rsidR="003E3031">
                  <w:rPr>
                    <w:noProof/>
                    <w:webHidden/>
                  </w:rPr>
                  <w:tab/>
                </w:r>
                <w:r w:rsidR="003E3031">
                  <w:rPr>
                    <w:noProof/>
                    <w:webHidden/>
                  </w:rPr>
                  <w:fldChar w:fldCharType="begin"/>
                </w:r>
                <w:r w:rsidR="003E3031">
                  <w:rPr>
                    <w:noProof/>
                    <w:webHidden/>
                  </w:rPr>
                  <w:instrText xml:space="preserve"> PAGEREF _Toc175644212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BCA211A" w14:textId="12D25D5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3" w:history="1">
                <w:r w:rsidR="003E3031" w:rsidRPr="00BD77F1">
                  <w:rPr>
                    <w:rStyle w:val="Hyperlink"/>
                    <w:noProof/>
                  </w:rPr>
                  <w:t>1.6.1 Data Loss</w:t>
                </w:r>
                <w:r w:rsidR="003E3031">
                  <w:rPr>
                    <w:noProof/>
                    <w:webHidden/>
                  </w:rPr>
                  <w:tab/>
                </w:r>
                <w:r w:rsidR="003E3031">
                  <w:rPr>
                    <w:noProof/>
                    <w:webHidden/>
                  </w:rPr>
                  <w:fldChar w:fldCharType="begin"/>
                </w:r>
                <w:r w:rsidR="003E3031">
                  <w:rPr>
                    <w:noProof/>
                    <w:webHidden/>
                  </w:rPr>
                  <w:instrText xml:space="preserve"> PAGEREF _Toc175644213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2464B34C" w14:textId="12FB73F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4" w:history="1">
                <w:r w:rsidR="003E3031" w:rsidRPr="00BD77F1">
                  <w:rPr>
                    <w:rStyle w:val="Hyperlink"/>
                    <w:noProof/>
                  </w:rPr>
                  <w:t>1.6.2 Miscommunication about requirements</w:t>
                </w:r>
                <w:r w:rsidR="003E3031">
                  <w:rPr>
                    <w:noProof/>
                    <w:webHidden/>
                  </w:rPr>
                  <w:tab/>
                </w:r>
                <w:r w:rsidR="003E3031">
                  <w:rPr>
                    <w:noProof/>
                    <w:webHidden/>
                  </w:rPr>
                  <w:fldChar w:fldCharType="begin"/>
                </w:r>
                <w:r w:rsidR="003E3031">
                  <w:rPr>
                    <w:noProof/>
                    <w:webHidden/>
                  </w:rPr>
                  <w:instrText xml:space="preserve"> PAGEREF _Toc175644214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63F1DB6" w14:textId="5EB7A77A"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5" w:history="1">
                <w:r w:rsidR="003E3031" w:rsidRPr="00BD77F1">
                  <w:rPr>
                    <w:rStyle w:val="Hyperlink"/>
                    <w:noProof/>
                  </w:rPr>
                  <w:t>1.6.3 Power Outages</w:t>
                </w:r>
                <w:r w:rsidR="003E3031">
                  <w:rPr>
                    <w:noProof/>
                    <w:webHidden/>
                  </w:rPr>
                  <w:tab/>
                </w:r>
                <w:r w:rsidR="003E3031">
                  <w:rPr>
                    <w:noProof/>
                    <w:webHidden/>
                  </w:rPr>
                  <w:fldChar w:fldCharType="begin"/>
                </w:r>
                <w:r w:rsidR="003E3031">
                  <w:rPr>
                    <w:noProof/>
                    <w:webHidden/>
                  </w:rPr>
                  <w:instrText xml:space="preserve"> PAGEREF _Toc175644215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7E63A44F" w14:textId="6D16CC3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6" w:history="1">
                <w:r w:rsidR="003E3031" w:rsidRPr="00BD77F1">
                  <w:rPr>
                    <w:rStyle w:val="Hyperlink"/>
                    <w:noProof/>
                  </w:rPr>
                  <w:t>1.6.4 Skills gap within the team</w:t>
                </w:r>
                <w:r w:rsidR="003E3031">
                  <w:rPr>
                    <w:noProof/>
                    <w:webHidden/>
                  </w:rPr>
                  <w:tab/>
                </w:r>
                <w:r w:rsidR="003E3031">
                  <w:rPr>
                    <w:noProof/>
                    <w:webHidden/>
                  </w:rPr>
                  <w:fldChar w:fldCharType="begin"/>
                </w:r>
                <w:r w:rsidR="003E3031">
                  <w:rPr>
                    <w:noProof/>
                    <w:webHidden/>
                  </w:rPr>
                  <w:instrText xml:space="preserve"> PAGEREF _Toc175644216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FA358B1" w14:textId="1C53B304"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7" w:history="1">
                <w:r w:rsidR="003E3031" w:rsidRPr="00BD77F1">
                  <w:rPr>
                    <w:rStyle w:val="Hyperlink"/>
                    <w:noProof/>
                  </w:rPr>
                  <w:t>1.6.5 Data Security Issues</w:t>
                </w:r>
                <w:r w:rsidR="003E3031">
                  <w:rPr>
                    <w:noProof/>
                    <w:webHidden/>
                  </w:rPr>
                  <w:tab/>
                </w:r>
                <w:r w:rsidR="003E3031">
                  <w:rPr>
                    <w:noProof/>
                    <w:webHidden/>
                  </w:rPr>
                  <w:fldChar w:fldCharType="begin"/>
                </w:r>
                <w:r w:rsidR="003E3031">
                  <w:rPr>
                    <w:noProof/>
                    <w:webHidden/>
                  </w:rPr>
                  <w:instrText xml:space="preserve"> PAGEREF _Toc175644217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88E7104" w14:textId="615D7A3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8" w:history="1">
                <w:r w:rsidR="003E3031" w:rsidRPr="00BD77F1">
                  <w:rPr>
                    <w:rStyle w:val="Hyperlink"/>
                    <w:noProof/>
                  </w:rPr>
                  <w:t>1.6.6 Misalignment of project scope</w:t>
                </w:r>
                <w:r w:rsidR="003E3031">
                  <w:rPr>
                    <w:noProof/>
                    <w:webHidden/>
                  </w:rPr>
                  <w:tab/>
                </w:r>
                <w:r w:rsidR="003E3031">
                  <w:rPr>
                    <w:noProof/>
                    <w:webHidden/>
                  </w:rPr>
                  <w:fldChar w:fldCharType="begin"/>
                </w:r>
                <w:r w:rsidR="003E3031">
                  <w:rPr>
                    <w:noProof/>
                    <w:webHidden/>
                  </w:rPr>
                  <w:instrText xml:space="preserve"> PAGEREF _Toc175644218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1B9283D1" w14:textId="73D8C8E8"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9" w:history="1">
                <w:r w:rsidR="003E3031" w:rsidRPr="00BD77F1">
                  <w:rPr>
                    <w:rStyle w:val="Hyperlink"/>
                    <w:noProof/>
                  </w:rPr>
                  <w:t>1.6.7 Regulatory Compliance Issue</w:t>
                </w:r>
                <w:r w:rsidR="003E3031">
                  <w:rPr>
                    <w:noProof/>
                    <w:webHidden/>
                  </w:rPr>
                  <w:tab/>
                </w:r>
                <w:r w:rsidR="003E3031">
                  <w:rPr>
                    <w:noProof/>
                    <w:webHidden/>
                  </w:rPr>
                  <w:fldChar w:fldCharType="begin"/>
                </w:r>
                <w:r w:rsidR="003E3031">
                  <w:rPr>
                    <w:noProof/>
                    <w:webHidden/>
                  </w:rPr>
                  <w:instrText xml:space="preserve"> PAGEREF _Toc175644219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5ED7A8D7" w14:textId="3976BE1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0" w:history="1">
                <w:r w:rsidR="003E3031" w:rsidRPr="00BD77F1">
                  <w:rPr>
                    <w:rStyle w:val="Hyperlink"/>
                    <w:noProof/>
                  </w:rPr>
                  <w:t>1.6.8 Team member illness/ Unforeseen Circumstances</w:t>
                </w:r>
                <w:r w:rsidR="003E3031">
                  <w:rPr>
                    <w:noProof/>
                    <w:webHidden/>
                  </w:rPr>
                  <w:tab/>
                </w:r>
                <w:r w:rsidR="003E3031">
                  <w:rPr>
                    <w:noProof/>
                    <w:webHidden/>
                  </w:rPr>
                  <w:fldChar w:fldCharType="begin"/>
                </w:r>
                <w:r w:rsidR="003E3031">
                  <w:rPr>
                    <w:noProof/>
                    <w:webHidden/>
                  </w:rPr>
                  <w:instrText xml:space="preserve"> PAGEREF _Toc175644220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127517A0" w14:textId="151842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1" w:history="1">
                <w:r w:rsidR="003E3031" w:rsidRPr="00BD77F1">
                  <w:rPr>
                    <w:rStyle w:val="Hyperlink"/>
                    <w:noProof/>
                  </w:rPr>
                  <w:t>1.6.9 Limited access to software (Trail software, require subscription)</w:t>
                </w:r>
                <w:r w:rsidR="003E3031">
                  <w:rPr>
                    <w:noProof/>
                    <w:webHidden/>
                  </w:rPr>
                  <w:tab/>
                </w:r>
                <w:r w:rsidR="003E3031">
                  <w:rPr>
                    <w:noProof/>
                    <w:webHidden/>
                  </w:rPr>
                  <w:fldChar w:fldCharType="begin"/>
                </w:r>
                <w:r w:rsidR="003E3031">
                  <w:rPr>
                    <w:noProof/>
                    <w:webHidden/>
                  </w:rPr>
                  <w:instrText xml:space="preserve"> PAGEREF _Toc175644221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31180E99" w14:textId="717D9E1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2" w:history="1">
                <w:r w:rsidR="003E3031" w:rsidRPr="00BD77F1">
                  <w:rPr>
                    <w:rStyle w:val="Hyperlink"/>
                    <w:noProof/>
                  </w:rPr>
                  <w:t>1.6.10 Minor Bugs or Issues in the Code</w:t>
                </w:r>
                <w:r w:rsidR="003E3031">
                  <w:rPr>
                    <w:noProof/>
                    <w:webHidden/>
                  </w:rPr>
                  <w:tab/>
                </w:r>
                <w:r w:rsidR="003E3031">
                  <w:rPr>
                    <w:noProof/>
                    <w:webHidden/>
                  </w:rPr>
                  <w:fldChar w:fldCharType="begin"/>
                </w:r>
                <w:r w:rsidR="003E3031">
                  <w:rPr>
                    <w:noProof/>
                    <w:webHidden/>
                  </w:rPr>
                  <w:instrText xml:space="preserve"> PAGEREF _Toc175644222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C346" w14:textId="523FBDED"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3" w:history="1">
                <w:r w:rsidR="003E3031" w:rsidRPr="00BD77F1">
                  <w:rPr>
                    <w:rStyle w:val="Hyperlink"/>
                    <w:noProof/>
                  </w:rPr>
                  <w:t>1.6.11 Outdated project deliverable documents</w:t>
                </w:r>
                <w:r w:rsidR="003E3031">
                  <w:rPr>
                    <w:noProof/>
                    <w:webHidden/>
                  </w:rPr>
                  <w:tab/>
                </w:r>
                <w:r w:rsidR="003E3031">
                  <w:rPr>
                    <w:noProof/>
                    <w:webHidden/>
                  </w:rPr>
                  <w:fldChar w:fldCharType="begin"/>
                </w:r>
                <w:r w:rsidR="003E3031">
                  <w:rPr>
                    <w:noProof/>
                    <w:webHidden/>
                  </w:rPr>
                  <w:instrText xml:space="preserve"> PAGEREF _Toc175644223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170C" w14:textId="488AB78E"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24" w:history="1">
                <w:r w:rsidR="003E3031" w:rsidRPr="00BD77F1">
                  <w:rPr>
                    <w:rStyle w:val="Hyperlink"/>
                    <w:noProof/>
                  </w:rPr>
                  <w:t>References</w:t>
                </w:r>
                <w:r w:rsidR="003E3031">
                  <w:rPr>
                    <w:noProof/>
                    <w:webHidden/>
                  </w:rPr>
                  <w:tab/>
                </w:r>
                <w:r w:rsidR="003E3031">
                  <w:rPr>
                    <w:noProof/>
                    <w:webHidden/>
                  </w:rPr>
                  <w:fldChar w:fldCharType="begin"/>
                </w:r>
                <w:r w:rsidR="003E3031">
                  <w:rPr>
                    <w:noProof/>
                    <w:webHidden/>
                  </w:rPr>
                  <w:instrText xml:space="preserve"> PAGEREF _Toc175644224 \h </w:instrText>
                </w:r>
                <w:r w:rsidR="003E3031">
                  <w:rPr>
                    <w:noProof/>
                    <w:webHidden/>
                  </w:rPr>
                </w:r>
                <w:r w:rsidR="003E3031">
                  <w:rPr>
                    <w:noProof/>
                    <w:webHidden/>
                  </w:rPr>
                  <w:fldChar w:fldCharType="separate"/>
                </w:r>
                <w:r w:rsidR="003E3031">
                  <w:rPr>
                    <w:noProof/>
                    <w:webHidden/>
                  </w:rPr>
                  <w:t>16</w:t>
                </w:r>
                <w:r w:rsidR="003E3031">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286F0119" w:rsidR="00FB27EF" w:rsidRDefault="00FB27EF" w:rsidP="00FB27EF">
          <w:pPr>
            <w:pStyle w:val="Heading1"/>
          </w:pPr>
          <w:bookmarkStart w:id="2" w:name="_Toc175644202"/>
          <w:r>
            <w:lastRenderedPageBreak/>
            <w:t>Table of Figures</w:t>
          </w:r>
          <w:r w:rsidR="001827C2">
            <w:t xml:space="preserve"> and Tables</w:t>
          </w:r>
          <w:bookmarkEnd w:id="2"/>
        </w:p>
        <w:p w14:paraId="46251199" w14:textId="77777777" w:rsidR="00FB27EF" w:rsidRPr="00FB27EF" w:rsidRDefault="00FB27EF" w:rsidP="00FB27EF">
          <w:pPr>
            <w:rPr>
              <w:sz w:val="8"/>
              <w:szCs w:val="8"/>
            </w:rPr>
          </w:pPr>
        </w:p>
        <w:p w14:paraId="17B44356" w14:textId="04923AF3" w:rsidR="000768B3"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5600121" w:history="1">
            <w:r w:rsidR="000768B3" w:rsidRPr="00A12F42">
              <w:rPr>
                <w:rStyle w:val="Hyperlink"/>
                <w:noProof/>
              </w:rPr>
              <w:t>Figure 1. 3: Samsung Food saving of recipes</w:t>
            </w:r>
            <w:r w:rsidR="000768B3">
              <w:rPr>
                <w:noProof/>
                <w:webHidden/>
              </w:rPr>
              <w:tab/>
            </w:r>
            <w:r w:rsidR="000768B3">
              <w:rPr>
                <w:noProof/>
                <w:webHidden/>
              </w:rPr>
              <w:fldChar w:fldCharType="begin"/>
            </w:r>
            <w:r w:rsidR="000768B3">
              <w:rPr>
                <w:noProof/>
                <w:webHidden/>
              </w:rPr>
              <w:instrText xml:space="preserve"> PAGEREF _Toc175600121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987FF40" w14:textId="4DD751D6"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2" w:history="1">
            <w:r w:rsidR="000768B3" w:rsidRPr="00A12F42">
              <w:rPr>
                <w:rStyle w:val="Hyperlink"/>
                <w:noProof/>
              </w:rPr>
              <w:t>Figure 1. 4: Samsung Food meal planner</w:t>
            </w:r>
            <w:r w:rsidR="000768B3">
              <w:rPr>
                <w:noProof/>
                <w:webHidden/>
              </w:rPr>
              <w:tab/>
            </w:r>
            <w:r w:rsidR="000768B3">
              <w:rPr>
                <w:noProof/>
                <w:webHidden/>
              </w:rPr>
              <w:fldChar w:fldCharType="begin"/>
            </w:r>
            <w:r w:rsidR="000768B3">
              <w:rPr>
                <w:noProof/>
                <w:webHidden/>
              </w:rPr>
              <w:instrText xml:space="preserve"> PAGEREF _Toc175600122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1582AC1" w14:textId="2DDBF472"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3" w:history="1">
            <w:r w:rsidR="000768B3" w:rsidRPr="00A12F42">
              <w:rPr>
                <w:rStyle w:val="Hyperlink"/>
                <w:noProof/>
              </w:rPr>
              <w:t>Figure 1. 5: Samsung Food grocery list section</w:t>
            </w:r>
            <w:r w:rsidR="000768B3">
              <w:rPr>
                <w:noProof/>
                <w:webHidden/>
              </w:rPr>
              <w:tab/>
            </w:r>
            <w:r w:rsidR="000768B3">
              <w:rPr>
                <w:noProof/>
                <w:webHidden/>
              </w:rPr>
              <w:fldChar w:fldCharType="begin"/>
            </w:r>
            <w:r w:rsidR="000768B3">
              <w:rPr>
                <w:noProof/>
                <w:webHidden/>
              </w:rPr>
              <w:instrText xml:space="preserve"> PAGEREF _Toc175600123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5E6D10F1" w14:textId="5ED282BE"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4" w:history="1">
            <w:r w:rsidR="000768B3" w:rsidRPr="00A12F42">
              <w:rPr>
                <w:rStyle w:val="Hyperlink"/>
                <w:noProof/>
              </w:rPr>
              <w:t>Figure 1. 6: SuperCook's shopping list manager</w:t>
            </w:r>
            <w:r w:rsidR="000768B3">
              <w:rPr>
                <w:noProof/>
                <w:webHidden/>
              </w:rPr>
              <w:tab/>
            </w:r>
            <w:r w:rsidR="000768B3">
              <w:rPr>
                <w:noProof/>
                <w:webHidden/>
              </w:rPr>
              <w:fldChar w:fldCharType="begin"/>
            </w:r>
            <w:r w:rsidR="000768B3">
              <w:rPr>
                <w:noProof/>
                <w:webHidden/>
              </w:rPr>
              <w:instrText xml:space="preserve"> PAGEREF _Toc175600124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192FDDDF" w14:textId="4709509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5" w:history="1">
            <w:r w:rsidR="000768B3" w:rsidRPr="00A12F42">
              <w:rPr>
                <w:rStyle w:val="Hyperlink"/>
                <w:noProof/>
              </w:rPr>
              <w:t>Figure 1. 7: SuperCook's ingredient filter</w:t>
            </w:r>
            <w:r w:rsidR="000768B3">
              <w:rPr>
                <w:noProof/>
                <w:webHidden/>
              </w:rPr>
              <w:tab/>
            </w:r>
            <w:r w:rsidR="000768B3">
              <w:rPr>
                <w:noProof/>
                <w:webHidden/>
              </w:rPr>
              <w:fldChar w:fldCharType="begin"/>
            </w:r>
            <w:r w:rsidR="000768B3">
              <w:rPr>
                <w:noProof/>
                <w:webHidden/>
              </w:rPr>
              <w:instrText xml:space="preserve"> PAGEREF _Toc175600125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C5F7233" w14:textId="6D47155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6" w:history="1">
            <w:r w:rsidR="000768B3" w:rsidRPr="00A12F42">
              <w:rPr>
                <w:rStyle w:val="Hyperlink"/>
                <w:noProof/>
              </w:rPr>
              <w:t>Figure 1. 8: SuperCook's favourites page with missing ingredient</w:t>
            </w:r>
            <w:r w:rsidR="000768B3">
              <w:rPr>
                <w:noProof/>
                <w:webHidden/>
              </w:rPr>
              <w:tab/>
            </w:r>
            <w:r w:rsidR="000768B3">
              <w:rPr>
                <w:noProof/>
                <w:webHidden/>
              </w:rPr>
              <w:fldChar w:fldCharType="begin"/>
            </w:r>
            <w:r w:rsidR="000768B3">
              <w:rPr>
                <w:noProof/>
                <w:webHidden/>
              </w:rPr>
              <w:instrText xml:space="preserve"> PAGEREF _Toc175600126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4AD0596" w14:textId="7E841509"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7" w:history="1">
            <w:r w:rsidR="000768B3" w:rsidRPr="00A12F42">
              <w:rPr>
                <w:rStyle w:val="Hyperlink"/>
                <w:noProof/>
              </w:rPr>
              <w:t>Figure 1. 9: Yummly's meal planner</w:t>
            </w:r>
            <w:r w:rsidR="000768B3">
              <w:rPr>
                <w:noProof/>
                <w:webHidden/>
              </w:rPr>
              <w:tab/>
            </w:r>
            <w:r w:rsidR="000768B3">
              <w:rPr>
                <w:noProof/>
                <w:webHidden/>
              </w:rPr>
              <w:fldChar w:fldCharType="begin"/>
            </w:r>
            <w:r w:rsidR="000768B3">
              <w:rPr>
                <w:noProof/>
                <w:webHidden/>
              </w:rPr>
              <w:instrText xml:space="preserve"> PAGEREF _Toc175600127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CBC3D63" w14:textId="33364A3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8" w:history="1">
            <w:r w:rsidR="000768B3" w:rsidRPr="00A12F42">
              <w:rPr>
                <w:rStyle w:val="Hyperlink"/>
                <w:noProof/>
              </w:rPr>
              <w:t>Figure 1. 10: Yummly's shopping list manager</w:t>
            </w:r>
            <w:r w:rsidR="000768B3">
              <w:rPr>
                <w:noProof/>
                <w:webHidden/>
              </w:rPr>
              <w:tab/>
            </w:r>
            <w:r w:rsidR="000768B3">
              <w:rPr>
                <w:noProof/>
                <w:webHidden/>
              </w:rPr>
              <w:fldChar w:fldCharType="begin"/>
            </w:r>
            <w:r w:rsidR="000768B3">
              <w:rPr>
                <w:noProof/>
                <w:webHidden/>
              </w:rPr>
              <w:instrText xml:space="preserve"> PAGEREF _Toc175600128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2C8BB60A" w14:textId="25234557"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9" w:history="1">
            <w:r w:rsidR="000768B3" w:rsidRPr="00A12F42">
              <w:rPr>
                <w:rStyle w:val="Hyperlink"/>
                <w:noProof/>
              </w:rPr>
              <w:t>Figure 1. 11: Yummly's nicely laid out Ingredients</w:t>
            </w:r>
            <w:r w:rsidR="000768B3">
              <w:rPr>
                <w:noProof/>
                <w:webHidden/>
              </w:rPr>
              <w:tab/>
            </w:r>
            <w:r w:rsidR="000768B3">
              <w:rPr>
                <w:noProof/>
                <w:webHidden/>
              </w:rPr>
              <w:fldChar w:fldCharType="begin"/>
            </w:r>
            <w:r w:rsidR="000768B3">
              <w:rPr>
                <w:noProof/>
                <w:webHidden/>
              </w:rPr>
              <w:instrText xml:space="preserve"> PAGEREF _Toc175600129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6D36485" w14:textId="0C2389A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30" w:history="1">
            <w:r w:rsidR="000768B3" w:rsidRPr="00A12F42">
              <w:rPr>
                <w:rStyle w:val="Hyperlink"/>
                <w:noProof/>
              </w:rPr>
              <w:t xml:space="preserve">Figure 1. 12: The Roadmap for the project </w:t>
            </w:r>
            <w:r w:rsidR="000768B3" w:rsidRPr="00A12F42">
              <w:rPr>
                <w:rStyle w:val="Hyperlink"/>
                <w:noProof/>
                <w:lang w:val="en-GB"/>
              </w:rPr>
              <w:t>(ITPV302_PROJECT_Plan, n.d.)</w:t>
            </w:r>
            <w:r w:rsidR="000768B3">
              <w:rPr>
                <w:noProof/>
                <w:webHidden/>
              </w:rPr>
              <w:tab/>
            </w:r>
            <w:r w:rsidR="000768B3">
              <w:rPr>
                <w:noProof/>
                <w:webHidden/>
              </w:rPr>
              <w:fldChar w:fldCharType="begin"/>
            </w:r>
            <w:r w:rsidR="000768B3">
              <w:rPr>
                <w:noProof/>
                <w:webHidden/>
              </w:rPr>
              <w:instrText xml:space="preserve"> PAGEREF _Toc175600130 \h </w:instrText>
            </w:r>
            <w:r w:rsidR="000768B3">
              <w:rPr>
                <w:noProof/>
                <w:webHidden/>
              </w:rPr>
            </w:r>
            <w:r w:rsidR="000768B3">
              <w:rPr>
                <w:noProof/>
                <w:webHidden/>
              </w:rPr>
              <w:fldChar w:fldCharType="separate"/>
            </w:r>
            <w:r w:rsidR="000768B3">
              <w:rPr>
                <w:noProof/>
                <w:webHidden/>
              </w:rPr>
              <w:t>12</w:t>
            </w:r>
            <w:r w:rsidR="000768B3">
              <w:rPr>
                <w:noProof/>
                <w:webHidden/>
              </w:rPr>
              <w:fldChar w:fldCharType="end"/>
            </w:r>
          </w:hyperlink>
        </w:p>
        <w:p w14:paraId="0FB6F686" w14:textId="598EDE0E" w:rsidR="00D75882" w:rsidRDefault="00F8539E" w:rsidP="006128DF">
          <w:pPr>
            <w:tabs>
              <w:tab w:val="left" w:leader="dot" w:pos="8647"/>
              <w:tab w:val="right" w:leader="dot" w:pos="8789"/>
            </w:tabs>
          </w:pPr>
          <w:r>
            <w:fldChar w:fldCharType="end"/>
          </w:r>
          <w:r w:rsidR="00256426">
            <w:fldChar w:fldCharType="begin"/>
          </w:r>
          <w:r w:rsidR="00256426">
            <w:instrText xml:space="preserve"> REF _Ref175766266 \h </w:instrText>
          </w:r>
          <w:r w:rsidR="00256426">
            <w:fldChar w:fldCharType="separate"/>
          </w:r>
          <w:r w:rsidR="00256426">
            <w:t>Figure 1. 1</w:t>
          </w:r>
          <w:r w:rsidR="00256426">
            <w:rPr>
              <w:noProof/>
            </w:rPr>
            <w:t>3</w:t>
          </w:r>
          <w:r w:rsidR="00256426">
            <w:t>: Diagram summary on Risk Analysis</w:t>
          </w:r>
          <w:r w:rsidR="00256426">
            <w:fldChar w:fldCharType="end"/>
          </w:r>
          <w:r w:rsidR="00256426">
            <w:tab/>
            <w:t>15</w:t>
          </w:r>
        </w:p>
        <w:p w14:paraId="7F50C712" w14:textId="26B9FD60" w:rsidR="001827C2"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5597248" w:history="1">
            <w:r w:rsidRPr="008C4E8B">
              <w:rPr>
                <w:rStyle w:val="Hyperlink"/>
                <w:noProof/>
              </w:rPr>
              <w:t>Table 1. 1: The major deliverables of the project</w:t>
            </w:r>
            <w:r>
              <w:rPr>
                <w:noProof/>
                <w:webHidden/>
              </w:rPr>
              <w:tab/>
            </w:r>
            <w:r>
              <w:rPr>
                <w:noProof/>
                <w:webHidden/>
              </w:rPr>
              <w:fldChar w:fldCharType="begin"/>
            </w:r>
            <w:r>
              <w:rPr>
                <w:noProof/>
                <w:webHidden/>
              </w:rPr>
              <w:instrText xml:space="preserve"> PAGEREF _Toc175597248 \h </w:instrText>
            </w:r>
            <w:r>
              <w:rPr>
                <w:noProof/>
                <w:webHidden/>
              </w:rPr>
            </w:r>
            <w:r>
              <w:rPr>
                <w:noProof/>
                <w:webHidden/>
              </w:rPr>
              <w:fldChar w:fldCharType="separate"/>
            </w:r>
            <w:r>
              <w:rPr>
                <w:noProof/>
                <w:webHidden/>
              </w:rPr>
              <w:t>12</w:t>
            </w:r>
            <w:r>
              <w:rPr>
                <w:noProof/>
                <w:webHidden/>
              </w:rPr>
              <w:fldChar w:fldCharType="end"/>
            </w:r>
          </w:hyperlink>
        </w:p>
        <w:p w14:paraId="059085D3" w14:textId="58F20981" w:rsidR="001827C2" w:rsidRDefault="001827C2">
          <w:r>
            <w:fldChar w:fldCharType="end"/>
          </w:r>
        </w:p>
        <w:p w14:paraId="53EB2722" w14:textId="34B0CD85" w:rsidR="00063BF2" w:rsidRDefault="00063BF2">
          <w:r>
            <w:br w:type="page"/>
          </w:r>
        </w:p>
      </w:sdtContent>
    </w:sdt>
    <w:p w14:paraId="061E23DE" w14:textId="2E9D2B27" w:rsidR="008D0FCD" w:rsidRPr="008D0FCD" w:rsidRDefault="008D0FCD" w:rsidP="008D0FCD">
      <w:pPr>
        <w:pStyle w:val="Heading1"/>
        <w:spacing w:after="240"/>
      </w:pPr>
      <w:bookmarkStart w:id="3" w:name="_Toc175644203"/>
      <w:r>
        <w:lastRenderedPageBreak/>
        <w:t>Introduction</w:t>
      </w:r>
      <w:bookmarkEnd w:id="3"/>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69245714"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proofErr w:type="gramStart"/>
      <w:r w:rsidRPr="008D0FCD">
        <w:rPr>
          <w:rFonts w:eastAsiaTheme="minorHAnsi"/>
        </w:rPr>
        <w:t>similar to</w:t>
      </w:r>
      <w:proofErr w:type="gramEnd"/>
      <w:r w:rsidRPr="008D0FCD">
        <w:rPr>
          <w:rFonts w:eastAsiaTheme="minorHAnsi"/>
        </w:rPr>
        <w:t xml:space="preserve"> our proposed system which show the advantages and unique features of our system. The project plan section where we present a detailed plan of our proposed system 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4" w:name="_Toc175644204"/>
      <w:r>
        <w:lastRenderedPageBreak/>
        <w:t xml:space="preserve">1.1 </w:t>
      </w:r>
      <w:r w:rsidR="008D0FCD" w:rsidRPr="00350291">
        <w:t>Meal planning and cooking for busy people</w:t>
      </w:r>
      <w:bookmarkEnd w:id="4"/>
    </w:p>
    <w:p w14:paraId="06EA0819" w14:textId="3ADDBF01"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w:t>
      </w:r>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38D7DE0A"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136234">
            <w:rPr>
              <w:rFonts w:cs="Calibri Light"/>
              <w:noProof/>
              <w:lang w:val="en-GB"/>
            </w:rPr>
            <w:t xml:space="preserve"> </w:t>
          </w:r>
          <w:r w:rsidR="00136234" w:rsidRPr="00136234">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587523DF"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136234" w:rsidRPr="00136234">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19B57219"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is problem</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5" w:name="_Toc175644205"/>
      <w:r>
        <w:lastRenderedPageBreak/>
        <w:t xml:space="preserve">1.2 Project </w:t>
      </w:r>
      <w:r w:rsidR="00063BF2">
        <w:t>Objectives</w:t>
      </w:r>
      <w:bookmarkEnd w:id="5"/>
      <w:r w:rsidR="00063BF2">
        <w:t xml:space="preserve"> </w:t>
      </w:r>
    </w:p>
    <w:p w14:paraId="78D13418" w14:textId="0AAEDB7D" w:rsidR="00375825" w:rsidRDefault="00375825" w:rsidP="00535739">
      <w:pPr>
        <w:spacing w:after="240"/>
      </w:pPr>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22161E73"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33E772D3" w14:textId="46895D88" w:rsidR="00927EBE" w:rsidRDefault="00C160A9" w:rsidP="00535739">
      <w:pPr>
        <w:pStyle w:val="ListParagraph"/>
        <w:numPr>
          <w:ilvl w:val="0"/>
          <w:numId w:val="1"/>
        </w:numPr>
        <w:spacing w:after="240"/>
      </w:pPr>
      <w:r>
        <w:t>Provide e</w:t>
      </w:r>
      <w:r w:rsidR="005F14B1">
        <w:t>asy to follow instructions with timers, allowing the user to monitor the amount of time to complete a recipe</w:t>
      </w:r>
    </w:p>
    <w:p w14:paraId="1860C7A0" w14:textId="4139C4CA" w:rsidR="00C160A9" w:rsidRDefault="00C160A9" w:rsidP="00535739">
      <w:pPr>
        <w:pStyle w:val="ListParagraph"/>
        <w:numPr>
          <w:ilvl w:val="0"/>
          <w:numId w:val="1"/>
        </w:numPr>
        <w:spacing w:after="240"/>
      </w:pPr>
      <w:r>
        <w:t xml:space="preserve">Allow for recipes/grocery lists to be saved offline  </w:t>
      </w:r>
    </w:p>
    <w:p w14:paraId="278BE1B8" w14:textId="080D1E38" w:rsidR="005C75DD" w:rsidRDefault="00C160A9" w:rsidP="00535739">
      <w:pPr>
        <w:pStyle w:val="ListParagraph"/>
        <w:numPr>
          <w:ilvl w:val="0"/>
          <w:numId w:val="1"/>
        </w:numPr>
        <w:spacing w:after="240"/>
      </w:pPr>
      <w:r>
        <w:t>Allow for adjustable</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0F52B879" w:rsidR="008E7182" w:rsidRDefault="005C75DD" w:rsidP="00535739">
      <w:pPr>
        <w:pStyle w:val="ListParagraph"/>
        <w:numPr>
          <w:ilvl w:val="0"/>
          <w:numId w:val="1"/>
        </w:numPr>
        <w:spacing w:after="240"/>
      </w:pPr>
      <w:r>
        <w:t xml:space="preserve">Allow users to add their own recip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6" w:name="_Toc175644206"/>
      <w:r>
        <w:lastRenderedPageBreak/>
        <w:t xml:space="preserve">1.3 </w:t>
      </w:r>
      <w:r w:rsidR="00ED4591">
        <w:t>Problem b</w:t>
      </w:r>
      <w:r w:rsidR="00063BF2">
        <w:t>ackground</w:t>
      </w:r>
      <w:bookmarkEnd w:id="6"/>
    </w:p>
    <w:p w14:paraId="381C172F" w14:textId="54C7FE01"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136234">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 perceived as being 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136234">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p>
    <w:p w14:paraId="59D28151" w14:textId="203EC5E7"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proofErr w:type="gramStart"/>
      <w:r>
        <w:t>have to</w:t>
      </w:r>
      <w:proofErr w:type="gramEnd"/>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136234">
            <w:rPr>
              <w:noProof/>
              <w:lang w:val="en-GB"/>
            </w:rPr>
            <w:t>(Fance, 2023)</w:t>
          </w:r>
          <w:r>
            <w:fldChar w:fldCharType="end"/>
          </w:r>
        </w:sdtContent>
      </w:sdt>
      <w:r>
        <w:t>. Moreover, having to manage and keep track of these recipes often leads to further frustration</w:t>
      </w:r>
    </w:p>
    <w:p w14:paraId="64A36792" w14:textId="77777777" w:rsidR="005837E5"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p>
    <w:p w14:paraId="16C9984F" w14:textId="338A8880" w:rsidR="001827C2" w:rsidRDefault="00BA40BD" w:rsidP="005837E5">
      <w:pPr>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AE0F31A" w14:textId="3CCB1A26" w:rsidR="003429FA" w:rsidRDefault="001827C2" w:rsidP="001827C2">
      <w:pPr>
        <w:pStyle w:val="Caption"/>
      </w:pPr>
      <w:r>
        <w:t xml:space="preserve">Table 1. </w:t>
      </w:r>
      <w:fldSimple w:instr=" SEQ Table_1. \* ARABIC ">
        <w:r w:rsidR="00C85EBE">
          <w:rPr>
            <w:noProof/>
          </w:rPr>
          <w:t>1</w:t>
        </w:r>
      </w:fldSimple>
      <w:r>
        <w:t xml:space="preserve">: </w:t>
      </w:r>
      <w:r w:rsidRPr="00F1475C">
        <w:t>Google Trend Graph for "Recipes" over a 5-year period</w:t>
      </w:r>
      <w:r>
        <w:t xml:space="preserve"> </w:t>
      </w:r>
      <w:sdt>
        <w:sdtPr>
          <w:id w:val="2097129293"/>
          <w:citation/>
        </w:sdtPr>
        <w:sdtContent>
          <w:r>
            <w:fldChar w:fldCharType="begin"/>
          </w:r>
          <w:r>
            <w:rPr>
              <w:lang w:val="en-GB"/>
            </w:rPr>
            <w:instrText xml:space="preserve"> CITATION Goo24 \l 2057 </w:instrText>
          </w:r>
          <w:r>
            <w:fldChar w:fldCharType="separate"/>
          </w:r>
          <w:r w:rsidR="00136234">
            <w:rPr>
              <w:noProof/>
              <w:lang w:val="en-GB"/>
            </w:rPr>
            <w:t>(Google Trends, n.d.)</w:t>
          </w:r>
          <w:r>
            <w:fldChar w:fldCharType="end"/>
          </w:r>
        </w:sdtContent>
      </w:sdt>
    </w:p>
    <w:p w14:paraId="02443A62" w14:textId="77777777" w:rsidR="00C85EBE" w:rsidRDefault="00C85EBE">
      <w:r>
        <w:br w:type="page"/>
      </w:r>
    </w:p>
    <w:p w14:paraId="6DE13159" w14:textId="0B3A7F81" w:rsidR="00786375" w:rsidRDefault="00AB1A45" w:rsidP="00D10CC1">
      <w:pPr>
        <w:spacing w:after="240"/>
      </w:pPr>
      <w:r>
        <w:lastRenderedPageBreak/>
        <w:t xml:space="preserve">Another 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136234">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9FB67CA" w:rsidR="00124CFF" w:rsidRPr="005837E5" w:rsidRDefault="00AB1A45" w:rsidP="005837E5">
      <w:pPr>
        <w:spacing w:after="240"/>
      </w:pPr>
      <w:r>
        <w:t>A common issue</w:t>
      </w:r>
      <w:r w:rsidR="00EC50F0">
        <w:t xml:space="preserve"> experience</w:t>
      </w:r>
      <w:r>
        <w:t xml:space="preserve"> is indecisiveness about meal choices. </w:t>
      </w:r>
      <w:r w:rsidR="006E410E">
        <w:t>A poll, of 2000 adults fou</w:t>
      </w:r>
      <w:r w:rsidR="008D25B6">
        <w:t>nd</w:t>
      </w:r>
      <w:r w:rsidR="004A6046">
        <w:t xml:space="preserve"> that the typical person spends </w:t>
      </w:r>
      <w:r>
        <w:t xml:space="preserve">about </w:t>
      </w:r>
      <w:r w:rsidR="004A6046">
        <w:t>43 minutes each week,</w:t>
      </w:r>
      <w:r w:rsidR="006724D5">
        <w:t xml:space="preserve"> about</w:t>
      </w:r>
      <w:r w:rsidR="004A6046">
        <w:t xml:space="preserve"> 37 hours every year, trying to figure out what to eat, with dinner being the most difficult decision</w:t>
      </w:r>
      <w:r>
        <w:t xml:space="preserve"> </w:t>
      </w:r>
      <w:sdt>
        <w:sdtPr>
          <w:id w:val="1421830190"/>
          <w:citation/>
        </w:sdtPr>
        <w:sdtContent>
          <w:r>
            <w:fldChar w:fldCharType="begin"/>
          </w:r>
          <w:r>
            <w:rPr>
              <w:lang w:val="en-GB"/>
            </w:rPr>
            <w:instrText xml:space="preserve"> CITATION Lum24 \l 2057 </w:instrText>
          </w:r>
          <w:r>
            <w:fldChar w:fldCharType="separate"/>
          </w:r>
          <w:r w:rsidR="00136234">
            <w:rPr>
              <w:noProof/>
              <w:lang w:val="en-GB"/>
            </w:rPr>
            <w:t>(Lumley, 2024)</w:t>
          </w:r>
          <w:r>
            <w:fldChar w:fldCharType="end"/>
          </w:r>
        </w:sdtContent>
      </w:sdt>
      <w:r w:rsidR="004A6046">
        <w:t>. Reasons for this included</w:t>
      </w:r>
      <w:r w:rsidR="006E410E">
        <w:t xml:space="preserve"> a lack of inspiration and </w:t>
      </w:r>
      <w:r>
        <w:t>a difficulty</w:t>
      </w:r>
      <w:r w:rsidR="006E410E">
        <w:t xml:space="preserve"> find</w:t>
      </w:r>
      <w:r>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0D06949A"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FB27EF">
            <w:rPr>
              <w:lang w:val="en-GB"/>
            </w:rPr>
            <w:instrText xml:space="preserve"> CITATION Emi24 \l 2057 </w:instrText>
          </w:r>
          <w:r w:rsidR="00FB27EF">
            <w:fldChar w:fldCharType="separate"/>
          </w:r>
          <w:r w:rsidR="00136234">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77777777" w:rsidR="00124CFF" w:rsidRDefault="00124CFF" w:rsidP="00124CFF">
      <w:pPr>
        <w:spacing w:after="240"/>
        <w:ind w:left="851" w:hanging="425"/>
      </w:pPr>
      <w:r>
        <w:t>•</w:t>
      </w:r>
      <w:r>
        <w:tab/>
        <w:t xml:space="preserve">Recipes can often have recipes with misleading or vague instructions </w:t>
      </w:r>
    </w:p>
    <w:p w14:paraId="710F3542" w14:textId="77777777" w:rsidR="00124CFF" w:rsidRDefault="00124CFF" w:rsidP="00124CFF">
      <w:pPr>
        <w:spacing w:after="240"/>
        <w:ind w:left="851" w:hanging="425"/>
      </w:pPr>
      <w:r>
        <w:t>•</w:t>
      </w:r>
      <w:r>
        <w:tab/>
        <w:t xml:space="preserve">Recipes can also have ‘clickbait’ titles such as “The most flavourful …”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5C7C8F7A"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FB27EF">
            <w:rPr>
              <w:lang w:val="en-GB"/>
            </w:rPr>
            <w:instrText xml:space="preserve"> CITATION Emi24 \l 2057 </w:instrText>
          </w:r>
          <w:r w:rsidR="00FB27EF">
            <w:fldChar w:fldCharType="separate"/>
          </w:r>
          <w:r w:rsidR="00136234">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45E688DA" w14:textId="77777777" w:rsidR="00C10176" w:rsidRDefault="00C10176" w:rsidP="00C85EBE">
      <w:pPr>
        <w:spacing w:after="240"/>
        <w:ind w:left="851" w:hanging="425"/>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19D1F34B" w:rsidR="00C10176" w:rsidRPr="0027763C" w:rsidRDefault="0027763C" w:rsidP="00535739">
            <w:pPr>
              <w:spacing w:after="240"/>
              <w:rPr>
                <w:b w:val="0"/>
                <w:bCs w:val="0"/>
              </w:rPr>
            </w:pPr>
            <w:r w:rsidRPr="0027763C">
              <w:rPr>
                <w:b w:val="0"/>
                <w:bCs w:val="0"/>
              </w:rPr>
              <w:lastRenderedPageBreak/>
              <w:t xml:space="preserve">Source: </w:t>
            </w:r>
            <w:r w:rsidRPr="007438D7">
              <w:rPr>
                <w:b w:val="0"/>
                <w:bCs w:val="0"/>
              </w:rPr>
              <w:fldChar w:fldCharType="begin"/>
            </w:r>
            <w:r w:rsidR="007438D7" w:rsidRPr="007438D7">
              <w:rPr>
                <w:b w:val="0"/>
                <w:bCs w:val="0"/>
              </w:rPr>
              <w:instrText xml:space="preserve"> ADDIN ZOTERO_ITEM CSL_CITATION {"citationID":"vNRiT5XA","properties":{"formattedCitation":"({\\i{}Cuisine A-Z}, n.d.)","plainCitation":"(Cuisine A-Z, n.d.)","noteIndex":0},"citationItems":[{"id":163,"uris":["http://zotero.org/groups/5631381/items/4FS4AY34"],"itemData":{"id":163,"type":"webpage","abstract":"Browse recipes by cuisine, for authentic and inspired dishes shared by home cooks from across the globe.","container-title":"Allrecipes","language":"en","note":"section: Allrecipes","title":"Cuisine A-Z","URL":"https://www.allrecipes.com/cuisine-a-z-6740455","accessed":{"date-parts":[["2024",8,25]]}}}],"schema":"https://github.com/citation-style-language/schema/raw/master/csl-citation.json"} </w:instrText>
            </w:r>
            <w:r w:rsidRPr="007438D7">
              <w:rPr>
                <w:b w:val="0"/>
                <w:bCs w:val="0"/>
              </w:rPr>
              <w:fldChar w:fldCharType="separate"/>
            </w:r>
            <w:r w:rsidR="007438D7" w:rsidRPr="007438D7">
              <w:rPr>
                <w:rFonts w:cs="Calibri Light"/>
                <w:b w:val="0"/>
                <w:bCs w:val="0"/>
              </w:rPr>
              <w:t>(</w:t>
            </w:r>
            <w:r w:rsidR="007438D7" w:rsidRPr="007438D7">
              <w:rPr>
                <w:rFonts w:cs="Calibri Light"/>
                <w:b w:val="0"/>
                <w:bCs w:val="0"/>
                <w:i/>
                <w:iCs/>
              </w:rPr>
              <w:t>Cuisine A-Z</w:t>
            </w:r>
            <w:r w:rsidR="007438D7" w:rsidRPr="007438D7">
              <w:rPr>
                <w:rFonts w:cs="Calibri Light"/>
                <w:b w:val="0"/>
                <w:bCs w:val="0"/>
              </w:rPr>
              <w:t>, n.d.)</w:t>
            </w:r>
            <w:r w:rsidRPr="007438D7">
              <w:rPr>
                <w:b w:val="0"/>
                <w:bCs w:val="0"/>
              </w:rPr>
              <w:fldChar w:fldCharType="end"/>
            </w:r>
            <w:r w:rsidR="00520FC2" w:rsidRPr="0027763C">
              <w:rPr>
                <w:noProof/>
              </w:rPr>
              <mc:AlternateContent>
                <mc:Choice Requires="wps">
                  <w:drawing>
                    <wp:anchor distT="0" distB="0" distL="114300" distR="114300" simplePos="0" relativeHeight="251700224" behindDoc="0" locked="0" layoutInCell="1" allowOverlap="1" wp14:anchorId="27BE8286" wp14:editId="3EFCF707">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000977207"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2EEF8AD5" w14:textId="64036B83" w:rsidR="00520FC2" w:rsidRPr="00B91952" w:rsidRDefault="00520FC2" w:rsidP="00520FC2">
                                  <w:pPr>
                                    <w:pStyle w:val="Caption"/>
                                    <w:rPr>
                                      <w:rFonts w:ascii="Arial" w:eastAsia="Arial" w:hAnsi="Arial" w:cs="Arial"/>
                                      <w:b/>
                                      <w:noProof/>
                                    </w:rPr>
                                  </w:pPr>
                                  <w:r>
                                    <w:t xml:space="preserve">Figure </w:t>
                                  </w:r>
                                  <w:fldSimple w:instr=" SEQ Figure \* ARABIC ">
                                    <w:r w:rsidR="006128DF">
                                      <w:rPr>
                                        <w:noProof/>
                                      </w:rPr>
                                      <w:t>1</w:t>
                                    </w:r>
                                  </w:fldSimple>
                                  <w:r>
                                    <w:t xml:space="preserve">: Lack of Dietary Options offered by </w:t>
                                  </w:r>
                                  <w:proofErr w:type="spellStart"/>
                                  <w:r>
                                    <w:t>AllRecip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BE8286" id="_x0000_t202" coordsize="21600,21600" o:spt="202" path="m,l,21600r21600,l21600,xe">
                      <v:stroke joinstyle="miter"/>
                      <v:path gradientshapeok="t" o:connecttype="rect"/>
                    </v:shapetype>
                    <v:shape id="Text Box 1" o:spid="_x0000_s1026" type="#_x0000_t202" style="position:absolute;margin-left:.65pt;margin-top:275.5pt;width:124.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2EEF8AD5" w14:textId="64036B83" w:rsidR="00520FC2" w:rsidRPr="00B91952" w:rsidRDefault="00520FC2" w:rsidP="00520FC2">
                            <w:pPr>
                              <w:pStyle w:val="Caption"/>
                              <w:rPr>
                                <w:rFonts w:ascii="Arial" w:eastAsia="Arial" w:hAnsi="Arial" w:cs="Arial"/>
                                <w:b/>
                                <w:noProof/>
                              </w:rPr>
                            </w:pPr>
                            <w:r>
                              <w:t xml:space="preserve">Figure </w:t>
                            </w:r>
                            <w:fldSimple w:instr=" SEQ Figure \* ARABIC ">
                              <w:r w:rsidR="006128DF">
                                <w:rPr>
                                  <w:noProof/>
                                </w:rPr>
                                <w:t>1</w:t>
                              </w:r>
                            </w:fldSimple>
                            <w:r>
                              <w:t xml:space="preserve">: Lack of Dietary Options offered by </w:t>
                            </w:r>
                            <w:proofErr w:type="spellStart"/>
                            <w:r>
                              <w:t>AllRecipes</w:t>
                            </w:r>
                            <w:proofErr w:type="spellEnd"/>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3815552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1CC10372" w14:textId="77777777" w:rsidR="00520FC2" w:rsidRDefault="00C10176" w:rsidP="00520FC2">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43C4B439" w14:textId="1EE437AD" w:rsidR="00C10176" w:rsidRDefault="00520FC2" w:rsidP="00520FC2">
            <w:pPr>
              <w:pStyle w:val="Caption"/>
              <w:cnfStyle w:val="100000000000" w:firstRow="1" w:lastRow="0" w:firstColumn="0" w:lastColumn="0" w:oddVBand="0" w:evenVBand="0" w:oddHBand="0" w:evenHBand="0" w:firstRowFirstColumn="0" w:firstRowLastColumn="0" w:lastRowFirstColumn="0" w:lastRowLastColumn="0"/>
            </w:pPr>
            <w:r w:rsidRPr="00520FC2">
              <w:rPr>
                <w:b w:val="0"/>
                <w:bCs/>
              </w:rPr>
              <w:t xml:space="preserve">Figure </w:t>
            </w:r>
            <w:r w:rsidRPr="00520FC2">
              <w:fldChar w:fldCharType="begin"/>
            </w:r>
            <w:r w:rsidRPr="00520FC2">
              <w:rPr>
                <w:b w:val="0"/>
                <w:bCs/>
              </w:rPr>
              <w:instrText xml:space="preserve"> SEQ Figure \* ARABIC </w:instrText>
            </w:r>
            <w:r w:rsidRPr="00520FC2">
              <w:fldChar w:fldCharType="separate"/>
            </w:r>
            <w:r w:rsidR="006128DF">
              <w:rPr>
                <w:b w:val="0"/>
                <w:bCs/>
                <w:noProof/>
              </w:rPr>
              <w:t>2</w:t>
            </w:r>
            <w:r w:rsidRPr="00520FC2">
              <w:fldChar w:fldCharType="end"/>
            </w:r>
            <w:r w:rsidRPr="00520FC2">
              <w:rPr>
                <w:b w:val="0"/>
                <w:bCs/>
              </w:rPr>
              <w:t>: Intrusive and distracting ads on the page</w:t>
            </w:r>
          </w:p>
          <w:p w14:paraId="58E0B6DC"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402EE2AF"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6F762971"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AF1F097"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E1EC4F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602AD79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4960D892" w:rsidR="0027763C" w:rsidRP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r w:rsidRPr="0027763C">
              <w:rPr>
                <w:b w:val="0"/>
                <w:bCs w:val="0"/>
              </w:rPr>
              <w:t>Source:</w:t>
            </w:r>
            <w:r w:rsidRPr="0027763C">
              <w:fldChar w:fldCharType="begin"/>
            </w:r>
            <w:r w:rsidR="007438D7">
              <w:rPr>
                <w:b w:val="0"/>
                <w:bCs w:val="0"/>
              </w:rPr>
              <w:instrText xml:space="preserve"> ADDIN ZOTERO_ITEM CSL_CITATION {"citationID":"f67LjNvV","properties":{"formattedCitation":"({\\i{}Bev\\uc0\\u8217{}s Spaghetti Sauce Recipe - Food.Com}, n.d.)","plainCitation":"(Bev’s Spaghetti Sauce Recipe - Food.Com, n.d.)","noteIndex":0},"citationItems":[{"id":160,"uris":["http://zotero.org/groups/5631381/items/UTYZSXVU"],"itemData":{"id":160,"type":"webpage","abstract":"This is a recipe I have developed over a number of years. This is the only spaghetti sauce my family will request! Very easy to make. I hope your fami","language":"en","title":"Bev's Spaghetti Sauce Recipe - Food.com","URL":"https://www.food.com/recipe/bevs-spaghetti-sauce-26217","accessed":{"date-parts":[["2024",8,27]]}}}],"schema":"https://github.com/citation-style-language/schema/raw/master/csl-citation.json"} </w:instrText>
            </w:r>
            <w:r w:rsidRPr="0027763C">
              <w:fldChar w:fldCharType="separate"/>
            </w:r>
            <w:r w:rsidRPr="0027763C">
              <w:rPr>
                <w:rFonts w:cs="Calibri Light"/>
                <w:b w:val="0"/>
                <w:bCs w:val="0"/>
              </w:rPr>
              <w:t>(</w:t>
            </w:r>
            <w:r w:rsidRPr="0027763C">
              <w:rPr>
                <w:rFonts w:cs="Calibri Light"/>
                <w:b w:val="0"/>
                <w:bCs w:val="0"/>
                <w:i/>
                <w:iCs/>
              </w:rPr>
              <w:t>Bev’s Spaghetti Sauce Recipe - Food.Com</w:t>
            </w:r>
            <w:r w:rsidRPr="0027763C">
              <w:rPr>
                <w:rFonts w:cs="Calibri Light"/>
                <w:b w:val="0"/>
                <w:bCs w:val="0"/>
              </w:rPr>
              <w:t>, n.d.)</w:t>
            </w:r>
            <w:r w:rsidRPr="0027763C">
              <w:fldChar w:fldCharType="end"/>
            </w:r>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83B39E9" w14:textId="7CAE1DDF" w:rsidR="00C10176" w:rsidRPr="0027763C" w:rsidRDefault="0027763C" w:rsidP="00535739">
            <w:pPr>
              <w:spacing w:after="240"/>
              <w:rPr>
                <w:b w:val="0"/>
                <w:bCs w:val="0"/>
              </w:rPr>
            </w:pPr>
            <w:r w:rsidRPr="0027763C">
              <w:rPr>
                <w:b w:val="0"/>
                <w:bCs w:val="0"/>
              </w:rPr>
              <w:t>Figure</w:t>
            </w:r>
            <w:r w:rsidR="00520FC2" w:rsidRPr="0027763C">
              <w:rPr>
                <w:b w:val="0"/>
                <w:bCs w:val="0"/>
              </w:rPr>
              <w:t xml:space="preserve"> 1 is an example of the lack of dietary options offered by recipe sites in general. </w:t>
            </w:r>
            <w:r w:rsidRPr="0027763C">
              <w:rPr>
                <w:b w:val="0"/>
                <w:bCs w:val="0"/>
              </w:rPr>
              <w:t>This poses</w:t>
            </w:r>
            <w:r w:rsidR="00520FC2" w:rsidRPr="0027763C">
              <w:rPr>
                <w:b w:val="0"/>
                <w:bCs w:val="0"/>
              </w:rPr>
              <w:t xml:space="preserve"> a problem as in the modern day many people follow different diets.</w:t>
            </w:r>
          </w:p>
          <w:p w14:paraId="7FB17D9E" w14:textId="2C559C3E" w:rsidR="00520FC2" w:rsidRDefault="00520FC2" w:rsidP="00535739">
            <w:pPr>
              <w:spacing w:after="240"/>
            </w:pPr>
            <w:r w:rsidRPr="0027763C">
              <w:rPr>
                <w:b w:val="0"/>
                <w:bCs w:val="0"/>
              </w:rPr>
              <w:t>In Figure 2 there is an example of intrusive ads that are on these recipe sites, Food.com</w:t>
            </w:r>
            <w:r w:rsidR="0027763C" w:rsidRPr="0027763C">
              <w:rPr>
                <w:b w:val="0"/>
                <w:bCs w:val="0"/>
              </w:rPr>
              <w:t xml:space="preserve"> is the best example of this as there is a banner ad that will distract the user as it is larger than the name of the websites banner.</w:t>
            </w: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7" w:name="_Toc175644207"/>
      <w:r>
        <w:lastRenderedPageBreak/>
        <w:t xml:space="preserve">1.4 </w:t>
      </w:r>
      <w:r w:rsidR="00063BF2">
        <w:t>Related Systems Analysis</w:t>
      </w:r>
      <w:bookmarkEnd w:id="7"/>
    </w:p>
    <w:p w14:paraId="2EE3853A" w14:textId="3634091C" w:rsidR="00063BF2" w:rsidRDefault="00ED1CEC" w:rsidP="00ED1CEC">
      <w:pPr>
        <w:pStyle w:val="Heading2"/>
      </w:pPr>
      <w:bookmarkStart w:id="8" w:name="_Ref175509151"/>
      <w:bookmarkStart w:id="9" w:name="_Toc175644208"/>
      <w:r>
        <w:t xml:space="preserve">1.4.1 </w:t>
      </w:r>
      <w:r w:rsidR="00F701EF">
        <w:t>Recipe app name: Samsung Food</w:t>
      </w:r>
      <w:bookmarkEnd w:id="8"/>
      <w:bookmarkEnd w:id="9"/>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0E4834B1" w:rsidR="00F8539E" w:rsidRPr="001F234B" w:rsidRDefault="00F8539E" w:rsidP="00F8539E">
                            <w:pPr>
                              <w:pStyle w:val="Caption"/>
                              <w:rPr>
                                <w:noProof/>
                              </w:rPr>
                            </w:pPr>
                            <w:bookmarkStart w:id="10" w:name="_Toc175600121"/>
                            <w:r>
                              <w:t xml:space="preserve">Figure 1. </w:t>
                            </w:r>
                            <w:fldSimple w:instr=" SEQ Figure_1. \* ARABIC ">
                              <w:r w:rsidR="00FB27EF">
                                <w:rPr>
                                  <w:noProof/>
                                </w:rPr>
                                <w:t>3</w:t>
                              </w:r>
                            </w:fldSimple>
                            <w:r>
                              <w:t xml:space="preserve">: </w:t>
                            </w:r>
                            <w:r w:rsidRPr="00564C18">
                              <w:t>Samsung Food saving of recipe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0E4834B1" w:rsidR="00F8539E" w:rsidRPr="001F234B" w:rsidRDefault="00F8539E" w:rsidP="00F8539E">
                      <w:pPr>
                        <w:pStyle w:val="Caption"/>
                        <w:rPr>
                          <w:noProof/>
                        </w:rPr>
                      </w:pPr>
                      <w:bookmarkStart w:id="11" w:name="_Toc175600121"/>
                      <w:r>
                        <w:t xml:space="preserve">Figure 1. </w:t>
                      </w:r>
                      <w:fldSimple w:instr=" SEQ Figure_1. \* ARABIC ">
                        <w:r w:rsidR="00FB27EF">
                          <w:rPr>
                            <w:noProof/>
                          </w:rPr>
                          <w:t>3</w:t>
                        </w:r>
                      </w:fldSimple>
                      <w:r>
                        <w:t xml:space="preserve">: </w:t>
                      </w:r>
                      <w:r w:rsidRPr="00564C18">
                        <w:t>Samsung Food saving of recipes</w:t>
                      </w:r>
                      <w:bookmarkEnd w:id="11"/>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60BD62BC" w:rsidR="00F8539E" w:rsidRPr="0032770C" w:rsidRDefault="00F8539E" w:rsidP="00F8539E">
                            <w:pPr>
                              <w:pStyle w:val="Caption"/>
                              <w:rPr>
                                <w:noProof/>
                              </w:rPr>
                            </w:pPr>
                            <w:bookmarkStart w:id="12" w:name="_Toc175600122"/>
                            <w:r>
                              <w:t xml:space="preserve">Figure 1. </w:t>
                            </w:r>
                            <w:fldSimple w:instr=" SEQ Figure_1. \* ARABIC ">
                              <w:r w:rsidR="00FB27EF">
                                <w:rPr>
                                  <w:noProof/>
                                </w:rPr>
                                <w:t>4</w:t>
                              </w:r>
                            </w:fldSimple>
                            <w:r>
                              <w:t xml:space="preserve">: </w:t>
                            </w:r>
                            <w:r w:rsidRPr="00E65A15">
                              <w:t>Samsung Food meal planner</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60BD62BC" w:rsidR="00F8539E" w:rsidRPr="0032770C" w:rsidRDefault="00F8539E" w:rsidP="00F8539E">
                      <w:pPr>
                        <w:pStyle w:val="Caption"/>
                        <w:rPr>
                          <w:noProof/>
                        </w:rPr>
                      </w:pPr>
                      <w:bookmarkStart w:id="13" w:name="_Toc175600122"/>
                      <w:r>
                        <w:t xml:space="preserve">Figure 1. </w:t>
                      </w:r>
                      <w:fldSimple w:instr=" SEQ Figure_1. \* ARABIC ">
                        <w:r w:rsidR="00FB27EF">
                          <w:rPr>
                            <w:noProof/>
                          </w:rPr>
                          <w:t>4</w:t>
                        </w:r>
                      </w:fldSimple>
                      <w:r>
                        <w:t xml:space="preserve">: </w:t>
                      </w:r>
                      <w:r w:rsidRPr="00E65A15">
                        <w:t>Samsung Food meal planner</w:t>
                      </w:r>
                      <w:bookmarkEnd w:id="13"/>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10A21CC9" w:rsidR="00F8539E" w:rsidRPr="00B11CFB" w:rsidRDefault="00F8539E" w:rsidP="00F8539E">
                            <w:pPr>
                              <w:pStyle w:val="Caption"/>
                            </w:pPr>
                            <w:bookmarkStart w:id="14" w:name="_Toc175600123"/>
                            <w:r>
                              <w:t xml:space="preserve">Figure 1. </w:t>
                            </w:r>
                            <w:fldSimple w:instr=" SEQ Figure_1. \* ARABIC ">
                              <w:r w:rsidR="00FB27EF">
                                <w:rPr>
                                  <w:noProof/>
                                </w:rPr>
                                <w:t>5</w:t>
                              </w:r>
                            </w:fldSimple>
                            <w:r>
                              <w:t xml:space="preserve">: </w:t>
                            </w:r>
                            <w:r w:rsidRPr="00CC3FE8">
                              <w:t>Samsung Food grocery list sectio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10A21CC9" w:rsidR="00F8539E" w:rsidRPr="00B11CFB" w:rsidRDefault="00F8539E" w:rsidP="00F8539E">
                      <w:pPr>
                        <w:pStyle w:val="Caption"/>
                      </w:pPr>
                      <w:bookmarkStart w:id="15" w:name="_Toc175600123"/>
                      <w:r>
                        <w:t xml:space="preserve">Figure 1. </w:t>
                      </w:r>
                      <w:fldSimple w:instr=" SEQ Figure_1. \* ARABIC ">
                        <w:r w:rsidR="00FB27EF">
                          <w:rPr>
                            <w:noProof/>
                          </w:rPr>
                          <w:t>5</w:t>
                        </w:r>
                      </w:fldSimple>
                      <w:r>
                        <w:t xml:space="preserve">: </w:t>
                      </w:r>
                      <w:r w:rsidRPr="00CC3FE8">
                        <w:t>Samsung Food grocery list section</w:t>
                      </w:r>
                      <w:bookmarkEnd w:id="15"/>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7BB50701"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SamsungFood</w:t>
      </w:r>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136234" w:rsidRPr="00136234">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35926AE"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have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16" w:name="_Toc175644209"/>
      <w:r>
        <w:lastRenderedPageBreak/>
        <w:t xml:space="preserve">1.4.2 </w:t>
      </w:r>
      <w:r w:rsidR="00786C05">
        <w:t xml:space="preserve">Recipe app name: </w:t>
      </w:r>
      <w:r w:rsidR="00B05A0F">
        <w:t>SuperCook</w:t>
      </w:r>
      <w:bookmarkEnd w:id="16"/>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44391F1F" w:rsidR="00EE6865" w:rsidRPr="007C17B9" w:rsidRDefault="00EE6865" w:rsidP="00EE6865">
                            <w:pPr>
                              <w:pStyle w:val="Caption"/>
                              <w:rPr>
                                <w:noProof/>
                              </w:rPr>
                            </w:pPr>
                            <w:bookmarkStart w:id="17" w:name="_Toc175600124"/>
                            <w:r>
                              <w:t xml:space="preserve">Figure 1. </w:t>
                            </w:r>
                            <w:fldSimple w:instr=" SEQ Figure_1. \* ARABIC ">
                              <w:r w:rsidR="00FB27EF">
                                <w:rPr>
                                  <w:noProof/>
                                </w:rPr>
                                <w:t>6</w:t>
                              </w:r>
                            </w:fldSimple>
                            <w:r>
                              <w:t xml:space="preserve">: </w:t>
                            </w:r>
                            <w:proofErr w:type="spellStart"/>
                            <w:r>
                              <w:t>SuperCook's</w:t>
                            </w:r>
                            <w:proofErr w:type="spellEnd"/>
                            <w:r>
                              <w:t xml:space="preserve"> shopping list manager</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44391F1F" w:rsidR="00EE6865" w:rsidRPr="007C17B9" w:rsidRDefault="00EE6865" w:rsidP="00EE6865">
                      <w:pPr>
                        <w:pStyle w:val="Caption"/>
                        <w:rPr>
                          <w:noProof/>
                        </w:rPr>
                      </w:pPr>
                      <w:bookmarkStart w:id="18" w:name="_Toc175600124"/>
                      <w:r>
                        <w:t xml:space="preserve">Figure 1. </w:t>
                      </w:r>
                      <w:fldSimple w:instr=" SEQ Figure_1. \* ARABIC ">
                        <w:r w:rsidR="00FB27EF">
                          <w:rPr>
                            <w:noProof/>
                          </w:rPr>
                          <w:t>6</w:t>
                        </w:r>
                      </w:fldSimple>
                      <w:r>
                        <w:t xml:space="preserve">: </w:t>
                      </w:r>
                      <w:proofErr w:type="spellStart"/>
                      <w:r>
                        <w:t>SuperCook's</w:t>
                      </w:r>
                      <w:proofErr w:type="spellEnd"/>
                      <w:r>
                        <w:t xml:space="preserve"> shopping list manager</w:t>
                      </w:r>
                      <w:bookmarkEnd w:id="18"/>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416760AC" w:rsidR="00EE6865" w:rsidRPr="007673DC" w:rsidRDefault="00EE6865" w:rsidP="00EE6865">
                            <w:pPr>
                              <w:pStyle w:val="Caption"/>
                              <w:rPr>
                                <w:noProof/>
                              </w:rPr>
                            </w:pPr>
                            <w:bookmarkStart w:id="19" w:name="_Toc175600125"/>
                            <w:r>
                              <w:t xml:space="preserve">Figure 1. </w:t>
                            </w:r>
                            <w:fldSimple w:instr=" SEQ Figure_1. \* ARABIC ">
                              <w:r w:rsidR="00FB27EF">
                                <w:rPr>
                                  <w:noProof/>
                                </w:rPr>
                                <w:t>7</w:t>
                              </w:r>
                            </w:fldSimple>
                            <w:r>
                              <w:t xml:space="preserve">: </w:t>
                            </w:r>
                            <w:proofErr w:type="spellStart"/>
                            <w:r>
                              <w:t>SuperCook's</w:t>
                            </w:r>
                            <w:proofErr w:type="spellEnd"/>
                            <w:r>
                              <w:t xml:space="preserve"> ingredient filte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416760AC" w:rsidR="00EE6865" w:rsidRPr="007673DC" w:rsidRDefault="00EE6865" w:rsidP="00EE6865">
                      <w:pPr>
                        <w:pStyle w:val="Caption"/>
                        <w:rPr>
                          <w:noProof/>
                        </w:rPr>
                      </w:pPr>
                      <w:bookmarkStart w:id="20" w:name="_Toc175600125"/>
                      <w:r>
                        <w:t xml:space="preserve">Figure 1. </w:t>
                      </w:r>
                      <w:fldSimple w:instr=" SEQ Figure_1. \* ARABIC ">
                        <w:r w:rsidR="00FB27EF">
                          <w:rPr>
                            <w:noProof/>
                          </w:rPr>
                          <w:t>7</w:t>
                        </w:r>
                      </w:fldSimple>
                      <w:r>
                        <w:t xml:space="preserve">: </w:t>
                      </w:r>
                      <w:proofErr w:type="spellStart"/>
                      <w:r>
                        <w:t>SuperCook's</w:t>
                      </w:r>
                      <w:proofErr w:type="spellEnd"/>
                      <w:r>
                        <w:t xml:space="preserve"> ingredient filter</w:t>
                      </w:r>
                      <w:bookmarkEnd w:id="20"/>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79B29C76" w:rsidR="00EE6865" w:rsidRPr="00126EA0" w:rsidRDefault="00EE6865" w:rsidP="00EE6865">
                            <w:pPr>
                              <w:pStyle w:val="Caption"/>
                              <w:rPr>
                                <w:noProof/>
                              </w:rPr>
                            </w:pPr>
                            <w:bookmarkStart w:id="21" w:name="_Toc175600126"/>
                            <w:r>
                              <w:t xml:space="preserve">Figure 1. </w:t>
                            </w:r>
                            <w:fldSimple w:instr=" SEQ Figure_1. \* ARABIC ">
                              <w:r w:rsidR="00FB27EF">
                                <w:rPr>
                                  <w:noProof/>
                                </w:rPr>
                                <w:t>8</w:t>
                              </w:r>
                            </w:fldSimple>
                            <w:r>
                              <w:t xml:space="preserve">: </w:t>
                            </w:r>
                            <w:proofErr w:type="spellStart"/>
                            <w:r>
                              <w:t>SuperCook's</w:t>
                            </w:r>
                            <w:proofErr w:type="spellEnd"/>
                            <w:r>
                              <w:t xml:space="preserve"> favourites page with missing ingredien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79B29C76" w:rsidR="00EE6865" w:rsidRPr="00126EA0" w:rsidRDefault="00EE6865" w:rsidP="00EE6865">
                      <w:pPr>
                        <w:pStyle w:val="Caption"/>
                        <w:rPr>
                          <w:noProof/>
                        </w:rPr>
                      </w:pPr>
                      <w:bookmarkStart w:id="22" w:name="_Toc175600126"/>
                      <w:r>
                        <w:t xml:space="preserve">Figure 1. </w:t>
                      </w:r>
                      <w:fldSimple w:instr=" SEQ Figure_1. \* ARABIC ">
                        <w:r w:rsidR="00FB27EF">
                          <w:rPr>
                            <w:noProof/>
                          </w:rPr>
                          <w:t>8</w:t>
                        </w:r>
                      </w:fldSimple>
                      <w:r>
                        <w:t xml:space="preserve">: </w:t>
                      </w:r>
                      <w:proofErr w:type="spellStart"/>
                      <w:r>
                        <w:t>SuperCook's</w:t>
                      </w:r>
                      <w:proofErr w:type="spellEnd"/>
                      <w:r>
                        <w:t xml:space="preserve"> favourites page with missing ingredient</w:t>
                      </w:r>
                      <w:bookmarkEnd w:id="22"/>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18AE7647"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1 \l 2057 </w:instrText>
          </w:r>
          <w:r w:rsidR="00C64D15">
            <w:rPr>
              <w:color w:val="767171" w:themeColor="background2" w:themeShade="80"/>
              <w:sz w:val="18"/>
              <w:szCs w:val="18"/>
            </w:rPr>
            <w:fldChar w:fldCharType="separate"/>
          </w:r>
          <w:r w:rsidR="00136234">
            <w:rPr>
              <w:noProof/>
              <w:color w:val="767171" w:themeColor="background2" w:themeShade="80"/>
              <w:sz w:val="18"/>
              <w:szCs w:val="18"/>
              <w:lang w:val="en-GB"/>
            </w:rPr>
            <w:t xml:space="preserve"> </w:t>
          </w:r>
          <w:r w:rsidR="00136234" w:rsidRPr="00136234">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23" w:name="_Toc175644210"/>
      <w:r>
        <w:lastRenderedPageBreak/>
        <w:t xml:space="preserve">1.4.3 </w:t>
      </w:r>
      <w:r w:rsidR="00D26A19">
        <w:t xml:space="preserve">Recipe app name: </w:t>
      </w:r>
      <w:r w:rsidR="00700A6B">
        <w:t>Yummly</w:t>
      </w:r>
      <w:bookmarkEnd w:id="23"/>
    </w:p>
    <w:p w14:paraId="7CA937B0" w14:textId="77777777" w:rsidR="00ED1CEC" w:rsidRPr="00ED1CEC" w:rsidRDefault="00ED1CEC" w:rsidP="00ED1CEC"/>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14B1CAF1"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to figure out recipes that 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315C45C4" w:rsidR="00EE6865" w:rsidRPr="00146C1D" w:rsidRDefault="00EE6865" w:rsidP="00EE6865">
                            <w:pPr>
                              <w:pStyle w:val="Caption"/>
                              <w:rPr>
                                <w:noProof/>
                              </w:rPr>
                            </w:pPr>
                            <w:bookmarkStart w:id="24" w:name="_Toc175600127"/>
                            <w:r>
                              <w:t xml:space="preserve">Figure 1. </w:t>
                            </w:r>
                            <w:fldSimple w:instr=" SEQ Figure_1. \* ARABIC ">
                              <w:r w:rsidR="00FB27EF">
                                <w:rPr>
                                  <w:noProof/>
                                </w:rPr>
                                <w:t>9</w:t>
                              </w:r>
                            </w:fldSimple>
                            <w:r>
                              <w:t>: Yummly's meal planner</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315C45C4" w:rsidR="00EE6865" w:rsidRPr="00146C1D" w:rsidRDefault="00EE6865" w:rsidP="00EE6865">
                      <w:pPr>
                        <w:pStyle w:val="Caption"/>
                        <w:rPr>
                          <w:noProof/>
                        </w:rPr>
                      </w:pPr>
                      <w:bookmarkStart w:id="25" w:name="_Toc175600127"/>
                      <w:r>
                        <w:t xml:space="preserve">Figure 1. </w:t>
                      </w:r>
                      <w:fldSimple w:instr=" SEQ Figure_1. \* ARABIC ">
                        <w:r w:rsidR="00FB27EF">
                          <w:rPr>
                            <w:noProof/>
                          </w:rPr>
                          <w:t>9</w:t>
                        </w:r>
                      </w:fldSimple>
                      <w:r>
                        <w:t>: Yummly's meal planner</w:t>
                      </w:r>
                      <w:bookmarkEnd w:id="25"/>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5135ACA7" w:rsidR="00EE6865" w:rsidRPr="007820A7" w:rsidRDefault="00EE6865" w:rsidP="00EE6865">
                            <w:pPr>
                              <w:pStyle w:val="Caption"/>
                              <w:rPr>
                                <w:noProof/>
                              </w:rPr>
                            </w:pPr>
                            <w:bookmarkStart w:id="26" w:name="_Toc175600128"/>
                            <w:r>
                              <w:t xml:space="preserve">Figure 1. </w:t>
                            </w:r>
                            <w:fldSimple w:instr=" SEQ Figure_1. \* ARABIC ">
                              <w:r w:rsidR="00FB27EF">
                                <w:rPr>
                                  <w:noProof/>
                                </w:rPr>
                                <w:t>10</w:t>
                              </w:r>
                            </w:fldSimple>
                            <w:r>
                              <w:t>: Yummly's shopping list manag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5135ACA7" w:rsidR="00EE6865" w:rsidRPr="007820A7" w:rsidRDefault="00EE6865" w:rsidP="00EE6865">
                      <w:pPr>
                        <w:pStyle w:val="Caption"/>
                        <w:rPr>
                          <w:noProof/>
                        </w:rPr>
                      </w:pPr>
                      <w:bookmarkStart w:id="27" w:name="_Toc175600128"/>
                      <w:r>
                        <w:t xml:space="preserve">Figure 1. </w:t>
                      </w:r>
                      <w:fldSimple w:instr=" SEQ Figure_1. \* ARABIC ">
                        <w:r w:rsidR="00FB27EF">
                          <w:rPr>
                            <w:noProof/>
                          </w:rPr>
                          <w:t>10</w:t>
                        </w:r>
                      </w:fldSimple>
                      <w:r>
                        <w:t>: Yummly's shopping list manager</w:t>
                      </w:r>
                      <w:bookmarkEnd w:id="27"/>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415285EB" w:rsidR="00EE6865" w:rsidRPr="00E03D4B" w:rsidRDefault="00EE6865" w:rsidP="00EE6865">
                            <w:pPr>
                              <w:pStyle w:val="Caption"/>
                              <w:rPr>
                                <w:noProof/>
                              </w:rPr>
                            </w:pPr>
                            <w:bookmarkStart w:id="28" w:name="_Toc175600129"/>
                            <w:r>
                              <w:t xml:space="preserve">Figure 1. </w:t>
                            </w:r>
                            <w:fldSimple w:instr=" SEQ Figure_1. \* ARABIC ">
                              <w:r w:rsidR="00FB27EF">
                                <w:rPr>
                                  <w:noProof/>
                                </w:rPr>
                                <w:t>11</w:t>
                              </w:r>
                            </w:fldSimple>
                            <w:r>
                              <w:t>: Yummly's nicely laid out Ingredient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415285EB" w:rsidR="00EE6865" w:rsidRPr="00E03D4B" w:rsidRDefault="00EE6865" w:rsidP="00EE6865">
                      <w:pPr>
                        <w:pStyle w:val="Caption"/>
                        <w:rPr>
                          <w:noProof/>
                        </w:rPr>
                      </w:pPr>
                      <w:bookmarkStart w:id="29" w:name="_Toc175600129"/>
                      <w:r>
                        <w:t xml:space="preserve">Figure 1. </w:t>
                      </w:r>
                      <w:fldSimple w:instr=" SEQ Figure_1. \* ARABIC ">
                        <w:r w:rsidR="00FB27EF">
                          <w:rPr>
                            <w:noProof/>
                          </w:rPr>
                          <w:t>11</w:t>
                        </w:r>
                      </w:fldSimple>
                      <w:r>
                        <w:t>: Yummly's nicely laid out Ingredients</w:t>
                      </w:r>
                      <w:bookmarkEnd w:id="29"/>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56987734"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Yum24 \l 2057 </w:instrText>
          </w:r>
          <w:r w:rsidR="00C64D15">
            <w:rPr>
              <w:color w:val="767171" w:themeColor="background2" w:themeShade="80"/>
              <w:sz w:val="18"/>
              <w:szCs w:val="18"/>
            </w:rPr>
            <w:fldChar w:fldCharType="separate"/>
          </w:r>
          <w:r w:rsidR="00136234">
            <w:rPr>
              <w:noProof/>
              <w:color w:val="767171" w:themeColor="background2" w:themeShade="80"/>
              <w:sz w:val="18"/>
              <w:szCs w:val="18"/>
              <w:lang w:val="en-GB"/>
            </w:rPr>
            <w:t xml:space="preserve"> </w:t>
          </w:r>
          <w:r w:rsidR="00136234" w:rsidRPr="00136234">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40D6C666" w:rsidR="00EE6865" w:rsidRDefault="00EE6865" w:rsidP="00EE6865">
      <w:pPr>
        <w:pStyle w:val="ListParagraph"/>
        <w:numPr>
          <w:ilvl w:val="1"/>
          <w:numId w:val="5"/>
        </w:numPr>
        <w:spacing w:after="240"/>
        <w:ind w:left="1134" w:hanging="425"/>
      </w:pPr>
      <w:r>
        <w:t>List of features to adapt: Uniform user experience, very nice design, categorizing shopping lists based on recipe or category, time a recipe takes, layout of screens and very comprehensive recipe details page, integration with phone calendar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lastRenderedPageBreak/>
        <w:t xml:space="preserve">List of features to avoid: </w:t>
      </w:r>
      <w:r w:rsidR="00ED1CEC">
        <w:t>Not having a save offline option for recipes</w:t>
      </w:r>
      <w:r w:rsidR="00133B8D">
        <w:t xml:space="preserve"> and subscription plans</w:t>
      </w:r>
    </w:p>
    <w:p w14:paraId="2F19391B" w14:textId="51DC8EA0" w:rsidR="003429FA" w:rsidRPr="003429FA" w:rsidRDefault="00535739" w:rsidP="003429FA">
      <w:pPr>
        <w:pStyle w:val="Heading1"/>
        <w:spacing w:after="240"/>
      </w:pPr>
      <w:bookmarkStart w:id="30" w:name="_Toc175644211"/>
      <w:r>
        <w:t xml:space="preserve">1.5 </w:t>
      </w:r>
      <w:r w:rsidR="00063BF2">
        <w:t>Project Plan</w:t>
      </w:r>
      <w:bookmarkEnd w:id="30"/>
    </w:p>
    <w:p w14:paraId="2AE80FB5" w14:textId="77777777" w:rsidR="00FB27EF" w:rsidRDefault="003429FA" w:rsidP="00FB27EF">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5B084B1" w14:textId="6923D65B" w:rsidR="003429FA" w:rsidRPr="003429FA" w:rsidRDefault="00FB27EF" w:rsidP="00FB27EF">
      <w:pPr>
        <w:pStyle w:val="Caption"/>
        <w:rPr>
          <w:rFonts w:ascii="Arial" w:eastAsia="Arial" w:hAnsi="Arial" w:cs="Times New Roman"/>
          <w:kern w:val="2"/>
          <w:szCs w:val="24"/>
          <w14:ligatures w14:val="standardContextual"/>
        </w:rPr>
      </w:pPr>
      <w:bookmarkStart w:id="31" w:name="_Toc175600130"/>
      <w:r>
        <w:t xml:space="preserve">Figure 1. </w:t>
      </w:r>
      <w:fldSimple w:instr=" SEQ Figure_1. \* ARABIC ">
        <w:r>
          <w:rPr>
            <w:noProof/>
          </w:rPr>
          <w:t>12</w:t>
        </w:r>
      </w:fldSimple>
      <w:r>
        <w:t xml:space="preserve">: </w:t>
      </w:r>
      <w:r w:rsidRPr="006079EC">
        <w:t>The Roadmap for the project</w:t>
      </w:r>
      <w:r>
        <w:t xml:space="preserve"> </w:t>
      </w:r>
      <w:sdt>
        <w:sdtPr>
          <w:id w:val="917824645"/>
          <w:citation/>
        </w:sdtPr>
        <w:sdtContent>
          <w:r>
            <w:fldChar w:fldCharType="begin"/>
          </w:r>
          <w:r>
            <w:rPr>
              <w:lang w:val="en-GB"/>
            </w:rPr>
            <w:instrText xml:space="preserve"> CITATION ITP24 \l 2057 </w:instrText>
          </w:r>
          <w:r>
            <w:fldChar w:fldCharType="separate"/>
          </w:r>
          <w:r w:rsidR="00136234">
            <w:rPr>
              <w:noProof/>
              <w:lang w:val="en-GB"/>
            </w:rPr>
            <w:t>(ITPV302_PROJECT_Plan, n.d.)</w:t>
          </w:r>
          <w:r>
            <w:fldChar w:fldCharType="end"/>
          </w:r>
        </w:sdtContent>
      </w:sdt>
      <w:bookmarkEnd w:id="31"/>
    </w:p>
    <w:p w14:paraId="08ED5553" w14:textId="5879FEB7" w:rsidR="003429FA" w:rsidRPr="003429FA" w:rsidRDefault="003429FA" w:rsidP="003429FA">
      <w:pPr>
        <w:rPr>
          <w:rFonts w:eastAsia="Arial"/>
        </w:rPr>
      </w:pPr>
      <w:r w:rsidRPr="003429FA">
        <w:rPr>
          <w:rFonts w:eastAsia="Arial"/>
        </w:rPr>
        <w:t xml:space="preserve">In </w:t>
      </w:r>
      <w:r w:rsidR="007449A1">
        <w:rPr>
          <w:rFonts w:eastAsia="Arial"/>
        </w:rPr>
        <w:t>figure 1.12</w:t>
      </w:r>
      <w:r w:rsidRPr="003429FA">
        <w:rPr>
          <w:rFonts w:eastAsia="Arial"/>
        </w:rPr>
        <w:t xml:space="preserve"> above, is the current roadmap for the project. The major deliverables are laid out and along the way the minor deliverables are added. The minor deliverables relate to the delegation of the work to the different team members. </w:t>
      </w:r>
    </w:p>
    <w:p w14:paraId="53AB44FF" w14:textId="53A23FDF" w:rsidR="003429FA" w:rsidRDefault="003429FA" w:rsidP="00FB27EF">
      <w:pPr>
        <w:rPr>
          <w:rFonts w:eastAsia="Arial"/>
        </w:rPr>
      </w:pPr>
      <w:r w:rsidRPr="003429FA">
        <w:rPr>
          <w:rFonts w:eastAsia="Arial"/>
        </w:rPr>
        <w:t>In Table 1</w:t>
      </w:r>
      <w:r w:rsidR="007449A1">
        <w:rPr>
          <w:rFonts w:eastAsia="Arial"/>
        </w:rPr>
        <w:t>.3</w:t>
      </w:r>
      <w:r w:rsidRPr="003429FA">
        <w:rPr>
          <w:rFonts w:eastAsia="Arial"/>
        </w:rPr>
        <w:t xml:space="preserve"> the start and end dates are shown for the deliverables. The end date is the date that the deliverable needs to be submitted by.</w:t>
      </w:r>
    </w:p>
    <w:p w14:paraId="30364C36" w14:textId="77777777" w:rsidR="00133B8D" w:rsidRDefault="00133B8D" w:rsidP="00FB27EF">
      <w:pPr>
        <w:rPr>
          <w:rFonts w:eastAsia="Arial"/>
        </w:rPr>
      </w:pPr>
    </w:p>
    <w:p w14:paraId="6C13D22E" w14:textId="4CC2DF07" w:rsidR="00FB27EF" w:rsidRPr="003429FA" w:rsidRDefault="00FB27EF" w:rsidP="00FB27EF">
      <w:pPr>
        <w:pStyle w:val="Caption"/>
        <w:rPr>
          <w:rFonts w:eastAsia="Arial"/>
          <w:sz w:val="24"/>
        </w:rPr>
      </w:pPr>
      <w:bookmarkStart w:id="32" w:name="_Toc175597248"/>
      <w:r>
        <w:t xml:space="preserve">Table 1. </w:t>
      </w:r>
      <w:fldSimple w:instr=" SEQ Table_1. \* ARABIC ">
        <w:r w:rsidR="00C85EBE">
          <w:rPr>
            <w:noProof/>
          </w:rPr>
          <w:t>3</w:t>
        </w:r>
      </w:fldSimple>
      <w:r>
        <w:t xml:space="preserve">: </w:t>
      </w:r>
      <w:r w:rsidRPr="0030117A">
        <w:t>The</w:t>
      </w:r>
      <w:r w:rsidRPr="00FB27EF">
        <w:t xml:space="preserve"> major deliverables of the project</w:t>
      </w:r>
      <w:bookmarkEnd w:id="32"/>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77777777" w:rsidR="003429FA" w:rsidRPr="003429FA" w:rsidRDefault="003429FA" w:rsidP="003429FA">
            <w:pPr>
              <w:rPr>
                <w:rFonts w:eastAsia="Arial"/>
              </w:rPr>
            </w:pPr>
            <w:r w:rsidRPr="003429FA">
              <w:rPr>
                <w:rFonts w:eastAsia="Arial"/>
              </w:rPr>
              <w:t>30 August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77777777"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lastRenderedPageBreak/>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1012EDAE" w14:textId="273FB293" w:rsidR="003429FA" w:rsidRPr="003429FA" w:rsidRDefault="003429FA" w:rsidP="003429FA">
      <w:pPr>
        <w:rPr>
          <w:rFonts w:eastAsia="Arial"/>
        </w:rPr>
      </w:pPr>
      <w:r w:rsidRPr="003429FA">
        <w:rPr>
          <w:rFonts w:eastAsia="Arial"/>
        </w:rPr>
        <w:t xml:space="preserve">Each major deliverable requires that the minor deliverables be </w:t>
      </w:r>
      <w:r w:rsidR="00290838" w:rsidRPr="003429FA">
        <w:rPr>
          <w:rFonts w:eastAsia="Arial"/>
        </w:rPr>
        <w:t>completed before</w:t>
      </w:r>
      <w:r w:rsidRPr="003429FA">
        <w:rPr>
          <w:rFonts w:eastAsia="Arial"/>
        </w:rPr>
        <w:t xml:space="preserve"> it can be completed.</w:t>
      </w:r>
    </w:p>
    <w:p w14:paraId="4134D5B9" w14:textId="77777777" w:rsidR="003429FA" w:rsidRPr="003429FA" w:rsidRDefault="003429FA" w:rsidP="003429FA">
      <w:pPr>
        <w:rPr>
          <w:rFonts w:eastAsia="Arial"/>
        </w:rPr>
      </w:pPr>
      <w:r w:rsidRPr="003429FA">
        <w:rPr>
          <w:rFonts w:eastAsia="Arial"/>
        </w:rPr>
        <w:t>The work is split up evenly between the group members, the work done by a member is reviewed by the other members to ensure that the information is relevant and well structured.</w:t>
      </w:r>
    </w:p>
    <w:p w14:paraId="22F7E5D0" w14:textId="77777777" w:rsidR="003429FA" w:rsidRPr="003429FA" w:rsidRDefault="003429FA" w:rsidP="003429FA">
      <w:pPr>
        <w:rPr>
          <w:rFonts w:eastAsia="Arial"/>
        </w:rPr>
      </w:pPr>
      <w:r w:rsidRPr="003429FA">
        <w:rPr>
          <w:rFonts w:eastAsia="Arial"/>
        </w:rPr>
        <w:t xml:space="preserve">Communication: </w:t>
      </w:r>
    </w:p>
    <w:p w14:paraId="1B381A9B" w14:textId="77777777" w:rsidR="003429FA" w:rsidRPr="003429FA" w:rsidRDefault="003429FA" w:rsidP="003429FA">
      <w:pPr>
        <w:rPr>
          <w:rFonts w:eastAsia="Arial"/>
        </w:rPr>
      </w:pPr>
      <w:r w:rsidRPr="003429FA">
        <w:rPr>
          <w:rFonts w:eastAsia="Arial"/>
        </w:rPr>
        <w:t xml:space="preserve">Discord – main line of communication </w:t>
      </w:r>
    </w:p>
    <w:p w14:paraId="52616F12" w14:textId="77777777" w:rsidR="003429FA" w:rsidRPr="003429FA" w:rsidRDefault="003429FA" w:rsidP="003429FA">
      <w:pPr>
        <w:rPr>
          <w:rFonts w:eastAsia="Arial"/>
        </w:rPr>
      </w:pPr>
      <w:r w:rsidRPr="003429FA">
        <w:rPr>
          <w:rFonts w:eastAsia="Arial"/>
        </w:rPr>
        <w:t>Outlook (email) – Backup line of communication if there is an issue with Discord.</w:t>
      </w:r>
    </w:p>
    <w:p w14:paraId="1FD812E2" w14:textId="551D04D2" w:rsidR="00063BF2" w:rsidRDefault="00C82A67" w:rsidP="00C82A67">
      <w:r>
        <w:br w:type="page"/>
      </w:r>
    </w:p>
    <w:p w14:paraId="14F8EA91" w14:textId="5A650E29" w:rsidR="00063BF2" w:rsidRDefault="00535739" w:rsidP="00535739">
      <w:pPr>
        <w:pStyle w:val="Heading1"/>
        <w:spacing w:after="240"/>
      </w:pPr>
      <w:bookmarkStart w:id="33" w:name="_Toc175644212"/>
      <w:r>
        <w:lastRenderedPageBreak/>
        <w:t xml:space="preserve">1.6 </w:t>
      </w:r>
      <w:r w:rsidR="00063BF2">
        <w:t>Risk Analysis</w:t>
      </w:r>
      <w:bookmarkEnd w:id="33"/>
    </w:p>
    <w:p w14:paraId="5DEFEBE3" w14:textId="1BC816AF" w:rsidR="00063BF2" w:rsidRDefault="00232F70" w:rsidP="00E157B6">
      <w:pPr>
        <w:pStyle w:val="Heading2"/>
        <w:ind w:left="284"/>
      </w:pPr>
      <w:bookmarkStart w:id="34" w:name="_Toc175644213"/>
      <w:r>
        <w:t>1.6.1 Data Loss</w:t>
      </w:r>
      <w:bookmarkEnd w:id="34"/>
    </w:p>
    <w:p w14:paraId="4C53817D" w14:textId="77777777" w:rsidR="00232F70" w:rsidRPr="00232F70" w:rsidRDefault="00232F70" w:rsidP="00232F70">
      <w:pPr>
        <w:rPr>
          <w:sz w:val="6"/>
          <w:szCs w:val="6"/>
        </w:rPr>
      </w:pP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03F2B3D6" w14:textId="238E6C28" w:rsidR="00E157B6" w:rsidRDefault="00E157B6" w:rsidP="00E157B6">
      <w:pPr>
        <w:pStyle w:val="Heading2"/>
        <w:ind w:left="284"/>
      </w:pPr>
      <w:bookmarkStart w:id="35" w:name="_Toc175644214"/>
      <w:r>
        <w:t>1.6.2 Miscommunication about requirements</w:t>
      </w:r>
      <w:bookmarkEnd w:id="35"/>
    </w:p>
    <w:p w14:paraId="10E9DA4F" w14:textId="77777777" w:rsidR="00E157B6" w:rsidRPr="00232F70" w:rsidRDefault="00E157B6" w:rsidP="00E157B6">
      <w:pPr>
        <w:rPr>
          <w:sz w:val="6"/>
          <w:szCs w:val="6"/>
        </w:rPr>
      </w:pP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6156B55D" w14:textId="6761A3AA" w:rsidR="00E157B6" w:rsidRDefault="00E157B6" w:rsidP="00E157B6">
      <w:pPr>
        <w:pStyle w:val="Heading2"/>
        <w:ind w:left="284"/>
      </w:pPr>
      <w:bookmarkStart w:id="36" w:name="_Toc175644215"/>
      <w:r>
        <w:t xml:space="preserve">1.6.3 </w:t>
      </w:r>
      <w:r w:rsidR="00127AFF">
        <w:t>Power Outages</w:t>
      </w:r>
      <w:bookmarkEnd w:id="36"/>
    </w:p>
    <w:p w14:paraId="5678AC6A" w14:textId="77777777" w:rsidR="00E157B6" w:rsidRPr="00232F70" w:rsidRDefault="00E157B6" w:rsidP="00E157B6">
      <w:pPr>
        <w:rPr>
          <w:sz w:val="6"/>
          <w:szCs w:val="6"/>
        </w:rPr>
      </w:pP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Pr="00232F70"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6EFDC3AD" w14:textId="28C45409" w:rsidR="00127AFF" w:rsidRDefault="00127AFF" w:rsidP="00127AFF">
      <w:pPr>
        <w:pStyle w:val="Heading2"/>
        <w:ind w:left="284"/>
      </w:pPr>
      <w:bookmarkStart w:id="37" w:name="_Toc175644216"/>
      <w:r>
        <w:t>1.6.4 Skills gap within the team</w:t>
      </w:r>
      <w:bookmarkEnd w:id="37"/>
    </w:p>
    <w:p w14:paraId="1848B30B" w14:textId="77777777" w:rsidR="00127AFF" w:rsidRPr="00232F70" w:rsidRDefault="00127AFF" w:rsidP="00127AFF">
      <w:pPr>
        <w:rPr>
          <w:sz w:val="6"/>
          <w:szCs w:val="6"/>
        </w:rPr>
      </w:pP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41B254B4" w14:textId="24B79528" w:rsidR="00164E1F" w:rsidRDefault="00164E1F" w:rsidP="00164E1F">
      <w:pPr>
        <w:pStyle w:val="Heading2"/>
        <w:ind w:left="284"/>
      </w:pPr>
      <w:bookmarkStart w:id="38" w:name="_Toc175644217"/>
      <w:r>
        <w:t>1.6.5 Data Security Issues</w:t>
      </w:r>
      <w:bookmarkEnd w:id="38"/>
    </w:p>
    <w:p w14:paraId="716852BB" w14:textId="77777777" w:rsidR="00164E1F" w:rsidRPr="00232F70" w:rsidRDefault="00164E1F" w:rsidP="00164E1F">
      <w:pPr>
        <w:rPr>
          <w:sz w:val="6"/>
          <w:szCs w:val="6"/>
        </w:rPr>
      </w:pP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4C87F917" w14:textId="55C31262" w:rsidR="00164E1F" w:rsidRDefault="00164E1F" w:rsidP="00164E1F">
      <w:pPr>
        <w:pStyle w:val="Heading2"/>
        <w:ind w:left="284"/>
      </w:pPr>
      <w:bookmarkStart w:id="39" w:name="_Toc175644218"/>
      <w:r>
        <w:t>1.6.6 Misalignment of project scope</w:t>
      </w:r>
      <w:bookmarkEnd w:id="39"/>
    </w:p>
    <w:p w14:paraId="176BCEAF" w14:textId="77777777" w:rsidR="00164E1F" w:rsidRPr="00232F70" w:rsidRDefault="00164E1F" w:rsidP="00164E1F">
      <w:pPr>
        <w:rPr>
          <w:sz w:val="6"/>
          <w:szCs w:val="6"/>
        </w:rPr>
      </w:pP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3F951C24" w14:textId="64070DA3" w:rsidR="000F1F28" w:rsidRDefault="000F1F28" w:rsidP="000F1F28">
      <w:pPr>
        <w:pStyle w:val="Heading2"/>
        <w:ind w:left="284"/>
      </w:pPr>
      <w:bookmarkStart w:id="40" w:name="_Toc175644219"/>
      <w:r>
        <w:t>1.6.7 Regulatory Compliance Issue</w:t>
      </w:r>
      <w:bookmarkEnd w:id="40"/>
    </w:p>
    <w:p w14:paraId="56656D3D" w14:textId="77777777" w:rsidR="000F1F28" w:rsidRPr="00232F70" w:rsidRDefault="000F1F28" w:rsidP="000F1F28">
      <w:pPr>
        <w:rPr>
          <w:sz w:val="6"/>
          <w:szCs w:val="6"/>
        </w:rPr>
      </w:pP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58C5960D" w14:textId="045A5629" w:rsidR="000F1F28" w:rsidRDefault="000F1F28" w:rsidP="00520FC2">
      <w:pPr>
        <w:pStyle w:val="ListParagraph"/>
        <w:numPr>
          <w:ilvl w:val="0"/>
          <w:numId w:val="8"/>
        </w:numPr>
        <w:tabs>
          <w:tab w:val="left" w:pos="3969"/>
        </w:tabs>
        <w:spacing w:after="0"/>
        <w:ind w:left="1135" w:hanging="284"/>
      </w:pPr>
      <w:r>
        <w:t xml:space="preserve">How to </w:t>
      </w:r>
      <w:r w:rsidR="00520FC2">
        <w:t>handle: Ensure</w:t>
      </w:r>
      <w:r>
        <w:t xml:space="preserve"> compliance with data protection laws such as POPIA in South Africa and dietary information </w:t>
      </w:r>
    </w:p>
    <w:p w14:paraId="6AE69FF0" w14:textId="1FCC3939" w:rsidR="000F1F28" w:rsidRDefault="000F1F28" w:rsidP="000F1F28">
      <w:pPr>
        <w:pStyle w:val="ListParagraph"/>
        <w:tabs>
          <w:tab w:val="left" w:pos="3969"/>
        </w:tabs>
        <w:spacing w:after="0"/>
        <w:ind w:left="1135"/>
      </w:pPr>
      <w:r>
        <w:tab/>
        <w:t xml:space="preserve">standards. </w:t>
      </w:r>
    </w:p>
    <w:p w14:paraId="22917E12" w14:textId="593DEEEB" w:rsidR="000F1F28" w:rsidRDefault="000F1F28" w:rsidP="000F1F28">
      <w:pPr>
        <w:pStyle w:val="Heading2"/>
        <w:ind w:left="284"/>
      </w:pPr>
      <w:bookmarkStart w:id="41" w:name="_Toc175644220"/>
      <w:r>
        <w:lastRenderedPageBreak/>
        <w:t>1.6.8 Team member illness/ Unforeseen Circumstances</w:t>
      </w:r>
      <w:bookmarkEnd w:id="41"/>
    </w:p>
    <w:p w14:paraId="429E4112" w14:textId="77777777" w:rsidR="000F1F28" w:rsidRPr="00232F70" w:rsidRDefault="000F1F28" w:rsidP="000F1F28">
      <w:pPr>
        <w:rPr>
          <w:sz w:val="6"/>
          <w:szCs w:val="6"/>
        </w:rPr>
      </w:pPr>
    </w:p>
    <w:p w14:paraId="4C3322C9" w14:textId="3FC9016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r w:rsidR="00F10B55">
        <w:t>? or is a transferrabl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64D15BB7" w14:textId="1CFE7B95" w:rsidR="000F1F28" w:rsidRDefault="000F1F28" w:rsidP="000F1F28">
      <w:pPr>
        <w:pStyle w:val="Heading2"/>
        <w:ind w:left="284"/>
      </w:pPr>
      <w:bookmarkStart w:id="42" w:name="_Toc175644221"/>
      <w:r>
        <w:t>1.6.</w:t>
      </w:r>
      <w:r w:rsidR="003B5F1D">
        <w:t>9</w:t>
      </w:r>
      <w:r>
        <w:t xml:space="preserve"> Limited access to software (Trail software, require subscription)</w:t>
      </w:r>
      <w:bookmarkEnd w:id="42"/>
    </w:p>
    <w:p w14:paraId="4EB872D7" w14:textId="77777777" w:rsidR="000F1F28" w:rsidRPr="00232F70" w:rsidRDefault="000F1F28" w:rsidP="000F1F28">
      <w:pPr>
        <w:rPr>
          <w:sz w:val="6"/>
          <w:szCs w:val="6"/>
        </w:rPr>
      </w:pP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277CDF5" w14:textId="0E35BAFC" w:rsidR="00B3619F" w:rsidRDefault="00B3619F" w:rsidP="00B3619F">
      <w:pPr>
        <w:pStyle w:val="Heading2"/>
        <w:ind w:left="284"/>
      </w:pPr>
      <w:bookmarkStart w:id="43" w:name="_Toc175644222"/>
      <w:r>
        <w:t>1.6.</w:t>
      </w:r>
      <w:r w:rsidR="003B5F1D">
        <w:t>10</w:t>
      </w:r>
      <w:r>
        <w:t xml:space="preserve"> Minor Bugs or Issues in the Code</w:t>
      </w:r>
      <w:bookmarkEnd w:id="43"/>
      <w:r>
        <w:t xml:space="preserve"> </w:t>
      </w:r>
    </w:p>
    <w:p w14:paraId="0925055A" w14:textId="77777777" w:rsidR="00B3619F" w:rsidRPr="00232F70" w:rsidRDefault="00B3619F" w:rsidP="00B3619F">
      <w:pPr>
        <w:rPr>
          <w:sz w:val="6"/>
          <w:szCs w:val="6"/>
        </w:rPr>
      </w:pP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603B5235" w14:textId="1D4AD093" w:rsidR="00B3619F" w:rsidRDefault="00B3619F" w:rsidP="00B3619F">
      <w:pPr>
        <w:pStyle w:val="Heading2"/>
        <w:ind w:left="284"/>
      </w:pPr>
      <w:bookmarkStart w:id="44" w:name="_Toc175644223"/>
      <w:r>
        <w:t>1.6.</w:t>
      </w:r>
      <w:r w:rsidR="003B5F1D">
        <w:t>11</w:t>
      </w:r>
      <w:r>
        <w:t xml:space="preserve"> </w:t>
      </w:r>
      <w:r w:rsidR="003B5F1D">
        <w:t>Outdated p</w:t>
      </w:r>
      <w:r>
        <w:t>roject deliverable document</w:t>
      </w:r>
      <w:r w:rsidR="003B5F1D">
        <w:t>s</w:t>
      </w:r>
      <w:bookmarkEnd w:id="44"/>
      <w:r>
        <w:t xml:space="preserve">  </w:t>
      </w:r>
    </w:p>
    <w:p w14:paraId="5ECD952B" w14:textId="77777777" w:rsidR="00B3619F" w:rsidRPr="00232F70" w:rsidRDefault="00B3619F" w:rsidP="00B3619F">
      <w:pPr>
        <w:rPr>
          <w:sz w:val="6"/>
          <w:szCs w:val="6"/>
        </w:rPr>
      </w:pPr>
    </w:p>
    <w:p w14:paraId="0FE06B44" w14:textId="086E7B88"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08692EF8" w14:textId="36D73A62" w:rsidR="00873002" w:rsidRDefault="006128DF" w:rsidP="007E5085">
      <w:pPr>
        <w:pStyle w:val="ListParagraph"/>
        <w:numPr>
          <w:ilvl w:val="0"/>
          <w:numId w:val="8"/>
        </w:numPr>
        <w:tabs>
          <w:tab w:val="left" w:pos="3969"/>
        </w:tabs>
        <w:spacing w:after="0"/>
        <w:ind w:left="1135" w:hanging="284"/>
      </w:pPr>
      <w:r>
        <w:rPr>
          <w:noProof/>
        </w:rPr>
        <mc:AlternateContent>
          <mc:Choice Requires="wps">
            <w:drawing>
              <wp:anchor distT="0" distB="0" distL="114300" distR="114300" simplePos="0" relativeHeight="251703296" behindDoc="0" locked="0" layoutInCell="1" allowOverlap="1" wp14:anchorId="79E79BF6" wp14:editId="5BADD7DC">
                <wp:simplePos x="0" y="0"/>
                <wp:positionH relativeFrom="column">
                  <wp:posOffset>0</wp:posOffset>
                </wp:positionH>
                <wp:positionV relativeFrom="paragraph">
                  <wp:posOffset>4540885</wp:posOffset>
                </wp:positionV>
                <wp:extent cx="5655310" cy="635"/>
                <wp:effectExtent l="0" t="0" r="0" b="0"/>
                <wp:wrapSquare wrapText="bothSides"/>
                <wp:docPr id="1510344952" name="Text Box 1"/>
                <wp:cNvGraphicFramePr/>
                <a:graphic xmlns:a="http://schemas.openxmlformats.org/drawingml/2006/main">
                  <a:graphicData uri="http://schemas.microsoft.com/office/word/2010/wordprocessingShape">
                    <wps:wsp>
                      <wps:cNvSpPr txBox="1"/>
                      <wps:spPr>
                        <a:xfrm>
                          <a:off x="0" y="0"/>
                          <a:ext cx="5655310" cy="635"/>
                        </a:xfrm>
                        <a:prstGeom prst="rect">
                          <a:avLst/>
                        </a:prstGeom>
                        <a:solidFill>
                          <a:prstClr val="white"/>
                        </a:solidFill>
                        <a:ln>
                          <a:noFill/>
                        </a:ln>
                      </wps:spPr>
                      <wps:txbx>
                        <w:txbxContent>
                          <w:p w14:paraId="28329051" w14:textId="7C19539D" w:rsidR="006128DF" w:rsidRPr="005F7A5D" w:rsidRDefault="006128DF" w:rsidP="006128DF">
                            <w:pPr>
                              <w:pStyle w:val="Caption"/>
                              <w:rPr>
                                <w:noProof/>
                              </w:rPr>
                            </w:pPr>
                            <w:bookmarkStart w:id="45" w:name="_Ref175766266"/>
                            <w:r>
                              <w:t xml:space="preserve">Figure </w:t>
                            </w:r>
                            <w:r w:rsidR="0025262C">
                              <w:t>1. 1</w:t>
                            </w:r>
                            <w:fldSimple w:instr=" SEQ Figure \* ARABIC ">
                              <w:r>
                                <w:rPr>
                                  <w:noProof/>
                                </w:rPr>
                                <w:t>3</w:t>
                              </w:r>
                            </w:fldSimple>
                            <w:r w:rsidR="0025262C">
                              <w:t>: Diagram summary on Risk Analysis</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79BF6" id="_x0000_s1036" type="#_x0000_t202" style="position:absolute;left:0;text-align:left;margin-left:0;margin-top:357.55pt;width:445.3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" stroked="f">
                <v:textbox style="mso-fit-shape-to-text:t" inset="0,0,0,0">
                  <w:txbxContent>
                    <w:p w14:paraId="28329051" w14:textId="7C19539D" w:rsidR="006128DF" w:rsidRPr="005F7A5D" w:rsidRDefault="006128DF" w:rsidP="006128DF">
                      <w:pPr>
                        <w:pStyle w:val="Caption"/>
                        <w:rPr>
                          <w:noProof/>
                        </w:rPr>
                      </w:pPr>
                      <w:bookmarkStart w:id="46" w:name="_Ref175766266"/>
                      <w:r>
                        <w:t xml:space="preserve">Figure </w:t>
                      </w:r>
                      <w:r w:rsidR="0025262C">
                        <w:t>1. 1</w:t>
                      </w:r>
                      <w:fldSimple w:instr=" SEQ Figure \* ARABIC ">
                        <w:r>
                          <w:rPr>
                            <w:noProof/>
                          </w:rPr>
                          <w:t>3</w:t>
                        </w:r>
                      </w:fldSimple>
                      <w:r w:rsidR="0025262C">
                        <w:t>: Diagram summary on Risk Analysis</w:t>
                      </w:r>
                      <w:bookmarkEnd w:id="46"/>
                    </w:p>
                  </w:txbxContent>
                </v:textbox>
                <w10:wrap type="square"/>
              </v:shape>
            </w:pict>
          </mc:Fallback>
        </mc:AlternateContent>
      </w:r>
      <w:r w:rsidR="007E5085">
        <w:rPr>
          <w:noProof/>
        </w:rPr>
        <w:drawing>
          <wp:anchor distT="0" distB="0" distL="114300" distR="114300" simplePos="0" relativeHeight="251701248" behindDoc="0" locked="0" layoutInCell="1" allowOverlap="1" wp14:anchorId="107A0440" wp14:editId="6F347B3B">
            <wp:simplePos x="0" y="0"/>
            <wp:positionH relativeFrom="column">
              <wp:posOffset>0</wp:posOffset>
            </wp:positionH>
            <wp:positionV relativeFrom="paragraph">
              <wp:posOffset>563245</wp:posOffset>
            </wp:positionV>
            <wp:extent cx="5655310" cy="3920490"/>
            <wp:effectExtent l="0" t="0" r="2540" b="3810"/>
            <wp:wrapSquare wrapText="bothSides"/>
            <wp:docPr id="58859553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595530" name="Picture 588595530"/>
                    <pic:cNvPicPr/>
                  </pic:nvPicPr>
                  <pic:blipFill>
                    <a:blip r:embed="rId22">
                      <a:extLst>
                        <a:ext uri="{28A0092B-C50C-407E-A947-70E740481C1C}">
                          <a14:useLocalDpi xmlns:a14="http://schemas.microsoft.com/office/drawing/2010/main" val="0"/>
                        </a:ext>
                      </a:extLst>
                    </a:blip>
                    <a:stretch>
                      <a:fillRect/>
                    </a:stretch>
                  </pic:blipFill>
                  <pic:spPr>
                    <a:xfrm>
                      <a:off x="0" y="0"/>
                      <a:ext cx="5655310" cy="3920490"/>
                    </a:xfrm>
                    <a:prstGeom prst="rect">
                      <a:avLst/>
                    </a:prstGeom>
                  </pic:spPr>
                </pic:pic>
              </a:graphicData>
            </a:graphic>
          </wp:anchor>
        </w:drawing>
      </w:r>
      <w:r w:rsidR="00B3619F">
        <w:t xml:space="preserve">How to </w:t>
      </w:r>
      <w:r w:rsidR="00520FC2">
        <w:t>handle: Ensure</w:t>
      </w:r>
      <w:r w:rsidR="00B3619F">
        <w:t xml:space="preserve"> documentation is updated during </w:t>
      </w:r>
      <w:r w:rsidR="00520FC2">
        <w:t>the development</w:t>
      </w:r>
      <w:r w:rsidR="00B3619F">
        <w:t xml:space="preserve"> process </w:t>
      </w:r>
      <w:r w:rsidR="003B5F1D">
        <w:t>and shared</w:t>
      </w:r>
    </w:p>
    <w:bookmarkStart w:id="47" w:name="_Toc175644224"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7EEA4D7C" w:rsidR="00177FCA" w:rsidRDefault="00177FCA">
          <w:pPr>
            <w:pStyle w:val="Heading1"/>
          </w:pPr>
          <w:r>
            <w:t>References</w:t>
          </w:r>
          <w:bookmarkEnd w:id="47"/>
        </w:p>
        <w:sdt>
          <w:sdtPr>
            <w:id w:val="-573587230"/>
            <w:bibliography/>
          </w:sdtPr>
          <w:sdtContent>
            <w:p w14:paraId="2A58B499" w14:textId="77777777" w:rsidR="00136234" w:rsidRDefault="00177FCA" w:rsidP="00136234">
              <w:pPr>
                <w:pStyle w:val="Bibliography"/>
                <w:ind w:left="720" w:hanging="720"/>
                <w:rPr>
                  <w:noProof/>
                  <w:szCs w:val="24"/>
                </w:rPr>
              </w:pPr>
              <w:r>
                <w:fldChar w:fldCharType="begin"/>
              </w:r>
              <w:r>
                <w:instrText xml:space="preserve"> BIBLIOGRAPHY </w:instrText>
              </w:r>
              <w:r>
                <w:fldChar w:fldCharType="separate"/>
              </w:r>
              <w:r w:rsidR="00136234">
                <w:rPr>
                  <w:noProof/>
                </w:rPr>
                <w:t xml:space="preserve">Allied Market Research. (2019, September). </w:t>
              </w:r>
              <w:r w:rsidR="00136234">
                <w:rPr>
                  <w:i/>
                  <w:iCs/>
                  <w:noProof/>
                </w:rPr>
                <w:t>South Africa Fast Food Market Size, Share, Competitive Landscape and Trend Analysis Report, by Product Type, Age Group and Distribution Channel : Opportunity Analysis and Industry Forecast, 2019-2026.</w:t>
              </w:r>
              <w:r w:rsidR="00136234">
                <w:rPr>
                  <w:noProof/>
                </w:rPr>
                <w:t xml:space="preserve"> Retrieved August 25, 2024, from Allied Market Research: https://www.alliedmarketresearch.com/south-africa-fast-food-market</w:t>
              </w:r>
            </w:p>
            <w:p w14:paraId="7A4FE1D2" w14:textId="65972BE6" w:rsidR="000A1EFA" w:rsidRPr="000A1EFA" w:rsidRDefault="000A1EFA" w:rsidP="000A1EFA">
              <w:r w:rsidRPr="000A1EFA">
                <w:rPr>
                  <w:rFonts w:cs="Calibri Light"/>
                  <w:i/>
                  <w:iCs/>
                </w:rPr>
                <w:t>Bev’s Spaghetti Sauce Recipe—Food.com</w:t>
              </w:r>
              <w:r w:rsidRPr="000A1EFA">
                <w:rPr>
                  <w:rFonts w:cs="Calibri Light"/>
                </w:rPr>
                <w:t>. (n.d.). Retrieved 27 August 2024, from https://www.food.com/recipe/bevs-spaghetti-sauce-26217</w:t>
              </w:r>
            </w:p>
            <w:p w14:paraId="4B754AD8" w14:textId="77777777" w:rsidR="00136234" w:rsidRDefault="00136234" w:rsidP="00136234">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58F30D5A" w14:textId="5868DAFB" w:rsidR="000A1EFA" w:rsidRPr="000A1EFA" w:rsidRDefault="000A1EFA" w:rsidP="000A1EFA">
              <w:pPr>
                <w:pStyle w:val="Bibliography"/>
                <w:rPr>
                  <w:rFonts w:cs="Calibri Light"/>
                </w:rPr>
              </w:pPr>
              <w:r w:rsidRPr="000A1EFA">
                <w:rPr>
                  <w:rFonts w:cs="Calibri Light"/>
                  <w:i/>
                  <w:iCs/>
                </w:rPr>
                <w:t>Cuisine A-Z</w:t>
              </w:r>
              <w:r w:rsidRPr="000A1EFA">
                <w:rPr>
                  <w:rFonts w:cs="Calibri Light"/>
                </w:rPr>
                <w:t>. (n.d.). Allrecipes. Retrieved 25 August 2024, from https://www.allrecipes.com/cuisine-a-z-6740455</w:t>
              </w:r>
            </w:p>
            <w:p w14:paraId="6DC50CF8" w14:textId="3AE40726" w:rsidR="00136234" w:rsidRDefault="00136234" w:rsidP="00136234">
              <w:pPr>
                <w:pStyle w:val="Bibliography"/>
                <w:ind w:left="720" w:hanging="720"/>
                <w:rPr>
                  <w:noProof/>
                </w:rPr>
              </w:pPr>
              <w:r>
                <w:rPr>
                  <w:noProof/>
                </w:rPr>
                <w:t xml:space="preserve">Davis, E. (2024, March 23). </w:t>
              </w:r>
              <w:r>
                <w:rPr>
                  <w:i/>
                  <w:iCs/>
                  <w:noProof/>
                </w:rPr>
                <w:t>Every Last Recipe</w:t>
              </w:r>
              <w:r>
                <w:rPr>
                  <w:noProof/>
                </w:rPr>
                <w:t>. Retrieved from Why Are Recipe Sites So Bad? Unpalatable Truths: https://everylastrecipe.com/why-are-recipe-sites-so-bad-unpalatable-truths/</w:t>
              </w:r>
            </w:p>
            <w:p w14:paraId="08FDE75E" w14:textId="77777777" w:rsidR="00136234" w:rsidRDefault="00136234" w:rsidP="00136234">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0FA1B30E" w14:textId="77777777" w:rsidR="00136234" w:rsidRDefault="00136234" w:rsidP="00136234">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495ED283" w14:textId="77777777" w:rsidR="00136234" w:rsidRDefault="00136234" w:rsidP="00136234">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55BECECB" w14:textId="77777777" w:rsidR="00136234" w:rsidRDefault="00136234" w:rsidP="00136234">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14102E78" w14:textId="77777777" w:rsidR="00136234" w:rsidRDefault="00136234" w:rsidP="00136234">
              <w:pPr>
                <w:pStyle w:val="Bibliography"/>
                <w:ind w:left="720" w:hanging="720"/>
                <w:rPr>
                  <w:noProof/>
                </w:rPr>
              </w:pPr>
              <w:r>
                <w:rPr>
                  <w:noProof/>
                </w:rPr>
                <w:t xml:space="preserve">ITPV302_PROJECT_Plan. (n.d.). </w:t>
              </w:r>
              <w:r>
                <w:rPr>
                  <w:i/>
                  <w:iCs/>
                  <w:noProof/>
                </w:rPr>
                <w:t>GitHub</w:t>
              </w:r>
              <w:r>
                <w:rPr>
                  <w:noProof/>
                </w:rPr>
                <w:t>. Retrieved August 24, 2024, from https://github.com/users/NathanTh3Gr3at/projects/3/views/4</w:t>
              </w:r>
            </w:p>
            <w:p w14:paraId="4BD37A93" w14:textId="77777777" w:rsidR="00136234" w:rsidRDefault="00136234" w:rsidP="00136234">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0B123019" w14:textId="77777777" w:rsidR="00136234" w:rsidRDefault="00136234" w:rsidP="00136234">
              <w:pPr>
                <w:pStyle w:val="Bibliography"/>
                <w:ind w:left="720" w:hanging="720"/>
                <w:rPr>
                  <w:noProof/>
                </w:rPr>
              </w:pPr>
              <w:r>
                <w:rPr>
                  <w:noProof/>
                </w:rPr>
                <w:t xml:space="preserve">Rodale, M. (2017, December 6). </w:t>
              </w:r>
              <w:r>
                <w:rPr>
                  <w:i/>
                  <w:iCs/>
                  <w:noProof/>
                </w:rPr>
                <w:t>Too Busy To Cook?</w:t>
              </w:r>
              <w:r>
                <w:rPr>
                  <w:noProof/>
                </w:rPr>
                <w:t xml:space="preserve"> Retrieved August 25, 2024, from HuffPost: https://www.huffpost.com/entry/too-busy-to-cook_b_802655</w:t>
              </w:r>
            </w:p>
            <w:p w14:paraId="53CBE8A0" w14:textId="77777777" w:rsidR="00136234" w:rsidRDefault="00136234" w:rsidP="00136234">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50A82F25" w14:textId="77777777" w:rsidR="00136234" w:rsidRDefault="00136234" w:rsidP="00136234">
              <w:pPr>
                <w:pStyle w:val="Bibliography"/>
                <w:ind w:left="720" w:hanging="720"/>
                <w:rPr>
                  <w:noProof/>
                </w:rPr>
              </w:pPr>
              <w:r>
                <w:rPr>
                  <w:noProof/>
                </w:rPr>
                <w:lastRenderedPageBreak/>
                <w:t xml:space="preserve">SuperCook. (2024, Jul 02). </w:t>
              </w:r>
              <w:r>
                <w:rPr>
                  <w:i/>
                  <w:iCs/>
                  <w:noProof/>
                </w:rPr>
                <w:t>Google Play</w:t>
              </w:r>
              <w:r>
                <w:rPr>
                  <w:noProof/>
                </w:rPr>
                <w:t>. Retrieved August 26, 2024, from SuperCook - Recipe Generator: https://play.google.com/store/apps/details?id=com.supercook.app&amp;hl=en_ZA</w:t>
              </w:r>
            </w:p>
            <w:p w14:paraId="5F25834B" w14:textId="77777777" w:rsidR="00136234" w:rsidRDefault="00136234" w:rsidP="00136234">
              <w:pPr>
                <w:pStyle w:val="Bibliography"/>
                <w:ind w:left="720" w:hanging="720"/>
                <w:rPr>
                  <w:noProof/>
                </w:rPr>
              </w:pPr>
              <w:r>
                <w:rPr>
                  <w:noProof/>
                </w:rPr>
                <w:t xml:space="preserve">Yummly. (2024, July 10). </w:t>
              </w:r>
              <w:r>
                <w:rPr>
                  <w:i/>
                  <w:iCs/>
                  <w:noProof/>
                </w:rPr>
                <w:t>Google Play</w:t>
              </w:r>
              <w:r>
                <w:rPr>
                  <w:noProof/>
                </w:rPr>
                <w:t>. Retrieved August 26, 2024, from Yummly Recipes &amp; Cooking Tools: https://play.google.com/store/apps/details?id=com.yummly.android&amp;pcampaignid=web_share</w:t>
              </w:r>
            </w:p>
            <w:p w14:paraId="45AE3BAB" w14:textId="0E598791" w:rsidR="00136234" w:rsidRDefault="00177FCA" w:rsidP="00136234">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74D70330"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435845" w14:textId="77777777" w:rsidR="00734C4D" w:rsidRDefault="00734C4D" w:rsidP="00063BF2">
      <w:pPr>
        <w:spacing w:after="0" w:line="240" w:lineRule="auto"/>
      </w:pPr>
      <w:r>
        <w:separator/>
      </w:r>
    </w:p>
  </w:endnote>
  <w:endnote w:type="continuationSeparator" w:id="0">
    <w:p w14:paraId="04924326" w14:textId="77777777" w:rsidR="00734C4D" w:rsidRDefault="00734C4D"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78E093" w14:textId="77777777" w:rsidR="00734C4D" w:rsidRDefault="00734C4D" w:rsidP="00063BF2">
      <w:pPr>
        <w:spacing w:after="0" w:line="240" w:lineRule="auto"/>
      </w:pPr>
      <w:r>
        <w:separator/>
      </w:r>
    </w:p>
  </w:footnote>
  <w:footnote w:type="continuationSeparator" w:id="0">
    <w:p w14:paraId="1B5B433C" w14:textId="77777777" w:rsidR="00734C4D" w:rsidRDefault="00734C4D"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4" type="#_x0000_t75" style="width:11.25pt;height:11.25pt" o:bullet="t">
        <v:imagedata r:id="rId1" o:title="msoA2B6"/>
      </v:shape>
    </w:pict>
  </w:numPicBullet>
  <w:abstractNum w:abstractNumId="0"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DAA3D4E"/>
    <w:multiLevelType w:val="multilevel"/>
    <w:tmpl w:val="E766E87A"/>
    <w:numStyleLink w:val="Style1"/>
  </w:abstractNum>
  <w:abstractNum w:abstractNumId="3"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6"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7"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1"/>
  </w:num>
  <w:num w:numId="2" w16cid:durableId="2106420793">
    <w:abstractNumId w:val="4"/>
  </w:num>
  <w:num w:numId="3" w16cid:durableId="1220823977">
    <w:abstractNumId w:val="5"/>
  </w:num>
  <w:num w:numId="4" w16cid:durableId="1738280884">
    <w:abstractNumId w:val="2"/>
  </w:num>
  <w:num w:numId="5" w16cid:durableId="887110346">
    <w:abstractNumId w:val="3"/>
  </w:num>
  <w:num w:numId="6" w16cid:durableId="1675841955">
    <w:abstractNumId w:val="8"/>
  </w:num>
  <w:num w:numId="7" w16cid:durableId="1357806610">
    <w:abstractNumId w:val="0"/>
  </w:num>
  <w:num w:numId="8" w16cid:durableId="1513372567">
    <w:abstractNumId w:val="6"/>
  </w:num>
  <w:num w:numId="9" w16cid:durableId="11175983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44F04"/>
    <w:rsid w:val="00063BF2"/>
    <w:rsid w:val="000737CC"/>
    <w:rsid w:val="000768B3"/>
    <w:rsid w:val="000A1EFA"/>
    <w:rsid w:val="000B653A"/>
    <w:rsid w:val="000F1F28"/>
    <w:rsid w:val="001001EB"/>
    <w:rsid w:val="00115945"/>
    <w:rsid w:val="00124CFF"/>
    <w:rsid w:val="001270E4"/>
    <w:rsid w:val="00127AFF"/>
    <w:rsid w:val="00133B8D"/>
    <w:rsid w:val="00136234"/>
    <w:rsid w:val="00164E1F"/>
    <w:rsid w:val="00170029"/>
    <w:rsid w:val="001710C3"/>
    <w:rsid w:val="00177FCA"/>
    <w:rsid w:val="001827C2"/>
    <w:rsid w:val="001B5037"/>
    <w:rsid w:val="00206291"/>
    <w:rsid w:val="00232F70"/>
    <w:rsid w:val="00233A32"/>
    <w:rsid w:val="0025262C"/>
    <w:rsid w:val="00256426"/>
    <w:rsid w:val="0027763C"/>
    <w:rsid w:val="00290838"/>
    <w:rsid w:val="002B07C3"/>
    <w:rsid w:val="0032224D"/>
    <w:rsid w:val="00323D33"/>
    <w:rsid w:val="003429FA"/>
    <w:rsid w:val="00375825"/>
    <w:rsid w:val="003A0D7C"/>
    <w:rsid w:val="003B2E66"/>
    <w:rsid w:val="003B5F1D"/>
    <w:rsid w:val="003E3031"/>
    <w:rsid w:val="0043133B"/>
    <w:rsid w:val="00437354"/>
    <w:rsid w:val="00442D50"/>
    <w:rsid w:val="004A2513"/>
    <w:rsid w:val="004A6046"/>
    <w:rsid w:val="00520FC2"/>
    <w:rsid w:val="00535739"/>
    <w:rsid w:val="00554561"/>
    <w:rsid w:val="00565610"/>
    <w:rsid w:val="005837E5"/>
    <w:rsid w:val="005B7E07"/>
    <w:rsid w:val="005C75DD"/>
    <w:rsid w:val="005E5ED2"/>
    <w:rsid w:val="005F14B1"/>
    <w:rsid w:val="006027D9"/>
    <w:rsid w:val="006128DF"/>
    <w:rsid w:val="00670ECB"/>
    <w:rsid w:val="006724D5"/>
    <w:rsid w:val="006A0001"/>
    <w:rsid w:val="006A446A"/>
    <w:rsid w:val="006B066E"/>
    <w:rsid w:val="006B079A"/>
    <w:rsid w:val="006C6C11"/>
    <w:rsid w:val="006E410E"/>
    <w:rsid w:val="00700A6B"/>
    <w:rsid w:val="00734C4D"/>
    <w:rsid w:val="007438D7"/>
    <w:rsid w:val="007449A1"/>
    <w:rsid w:val="007522AA"/>
    <w:rsid w:val="00786375"/>
    <w:rsid w:val="00786C05"/>
    <w:rsid w:val="007E5085"/>
    <w:rsid w:val="00801172"/>
    <w:rsid w:val="00803012"/>
    <w:rsid w:val="00834CE2"/>
    <w:rsid w:val="00873002"/>
    <w:rsid w:val="0087780A"/>
    <w:rsid w:val="0089042C"/>
    <w:rsid w:val="008D0FCD"/>
    <w:rsid w:val="008D25B6"/>
    <w:rsid w:val="008D54ED"/>
    <w:rsid w:val="008E3D97"/>
    <w:rsid w:val="008E7155"/>
    <w:rsid w:val="008E7182"/>
    <w:rsid w:val="009013F3"/>
    <w:rsid w:val="00927489"/>
    <w:rsid w:val="00927EBE"/>
    <w:rsid w:val="0095276B"/>
    <w:rsid w:val="00992291"/>
    <w:rsid w:val="009B7943"/>
    <w:rsid w:val="009C04D8"/>
    <w:rsid w:val="009D6B3E"/>
    <w:rsid w:val="009F6B82"/>
    <w:rsid w:val="00A07C60"/>
    <w:rsid w:val="00A67958"/>
    <w:rsid w:val="00A80A73"/>
    <w:rsid w:val="00A878EB"/>
    <w:rsid w:val="00AB0394"/>
    <w:rsid w:val="00AB1A45"/>
    <w:rsid w:val="00AB6CE7"/>
    <w:rsid w:val="00B05A0F"/>
    <w:rsid w:val="00B278C7"/>
    <w:rsid w:val="00B3046E"/>
    <w:rsid w:val="00B3619F"/>
    <w:rsid w:val="00B4680F"/>
    <w:rsid w:val="00BA40BD"/>
    <w:rsid w:val="00BF417D"/>
    <w:rsid w:val="00BF4886"/>
    <w:rsid w:val="00C053C3"/>
    <w:rsid w:val="00C10176"/>
    <w:rsid w:val="00C160A9"/>
    <w:rsid w:val="00C23874"/>
    <w:rsid w:val="00C33C70"/>
    <w:rsid w:val="00C36371"/>
    <w:rsid w:val="00C64D15"/>
    <w:rsid w:val="00C756D5"/>
    <w:rsid w:val="00C82A67"/>
    <w:rsid w:val="00C85C51"/>
    <w:rsid w:val="00C85EBE"/>
    <w:rsid w:val="00C91156"/>
    <w:rsid w:val="00CC07D8"/>
    <w:rsid w:val="00CC3414"/>
    <w:rsid w:val="00CD7BDB"/>
    <w:rsid w:val="00CE6494"/>
    <w:rsid w:val="00CF1002"/>
    <w:rsid w:val="00D10CC1"/>
    <w:rsid w:val="00D12AA8"/>
    <w:rsid w:val="00D26A19"/>
    <w:rsid w:val="00D3015B"/>
    <w:rsid w:val="00D35522"/>
    <w:rsid w:val="00D6367F"/>
    <w:rsid w:val="00D67A95"/>
    <w:rsid w:val="00D71AA1"/>
    <w:rsid w:val="00D75882"/>
    <w:rsid w:val="00D81A4B"/>
    <w:rsid w:val="00D84667"/>
    <w:rsid w:val="00D93506"/>
    <w:rsid w:val="00DA77B6"/>
    <w:rsid w:val="00DD523D"/>
    <w:rsid w:val="00DF7976"/>
    <w:rsid w:val="00E157B6"/>
    <w:rsid w:val="00E24CE3"/>
    <w:rsid w:val="00E2799D"/>
    <w:rsid w:val="00EA13ED"/>
    <w:rsid w:val="00EC50F0"/>
    <w:rsid w:val="00ED1CEC"/>
    <w:rsid w:val="00ED4591"/>
    <w:rsid w:val="00EE6865"/>
    <w:rsid w:val="00F0323E"/>
    <w:rsid w:val="00F10B55"/>
    <w:rsid w:val="00F34388"/>
    <w:rsid w:val="00F40A9F"/>
    <w:rsid w:val="00F701EF"/>
    <w:rsid w:val="00F744A1"/>
    <w:rsid w:val="00F81A23"/>
    <w:rsid w:val="00F8539E"/>
    <w:rsid w:val="00FB27EF"/>
    <w:rsid w:val="00FE4D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FCD"/>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3</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1</b:RefOrder>
  </b:Source>
  <b:Source>
    <b:Tag>Dis18</b:Tag>
    <b:SourceType>DocumentFromInternetSite</b:SourceType>
    <b:Guid>{C0E8B4B6-AB5B-4D7D-9B4F-D5C8243E8E35}</b:Guid>
    <b:Author>
      <b:Author>
        <b:Corporate>Discovery</b:Corporate>
      </b:Author>
    </b:Author>
    <b:Title>Technofoodology: How is technology shaping your food future?</b:Title>
    <b:InternetSiteTitle>Discovery</b:InternetSiteTitle>
    <b:Year>2018</b:Year>
    <b:Month>August</b:Month>
    <b:URL>https://www.discovery.co.za/corporate/nutrition-how-technology-shapes-your-food-future</b:URL>
    <b:YearAccessed>2024</b:YearAccessed>
    <b:MonthAccessed>August</b:MonthAccessed>
    <b:DayAccessed>25</b:DayAccessed>
    <b:RefOrder>1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4</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5</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7</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8</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6</b:RefOrder>
  </b:Source>
  <b:Source>
    <b:Tag>Emi24</b:Tag>
    <b:SourceType>InternetSite</b:SourceType>
    <b:Guid>{8CEF6766-D7FF-40F7-A61E-1C2CF0402A0C}</b:Guid>
    <b:Author>
      <b:Author>
        <b:NameList>
          <b:Person>
            <b:Last>Davis</b:Last>
            <b:First>Emily</b:First>
          </b:Person>
        </b:NameList>
      </b:Author>
    </b:Author>
    <b:Title>Every Last Recipe</b:Title>
    <b:InternetSiteTitle>Why Are Recipe Sites So Bad? Unpalatable Truths</b:InternetSiteTitle>
    <b:Year>2024</b:Year>
    <b:Month>March</b:Month>
    <b:Day>23</b:Day>
    <b:URL>https://everylastrecipe.com/why-are-recipe-sites-so-bad-unpalatable-truths/</b:URL>
    <b:RefOrder>9</b:RefOrder>
  </b:Source>
  <b:Source>
    <b:Tag>ITP24</b:Tag>
    <b:SourceType>InternetSite</b:SourceType>
    <b:Guid>{113EBCA0-B30E-4C5F-A64A-DE709BD99DD3}</b:Guid>
    <b:Author>
      <b:Author>
        <b:NameList>
          <b:Person>
            <b:Last>ITPV302_PROJECT_Plan</b:Last>
          </b:Person>
        </b:NameList>
      </b:Author>
    </b:Author>
    <b:Title>GitHub</b:Title>
    <b:URL>https://github.com/users/NathanTh3Gr3at/projects/3/views/4</b:URL>
    <b:YearAccessed>2024</b:YearAccessed>
    <b:MonthAccessed>August</b:MonthAccessed>
    <b:DayAccessed>24</b:DayAccessed>
    <b:RefOrder>13</b:RefOrder>
  </b:Source>
  <b:Source>
    <b:Tag>All22</b:Tag>
    <b:SourceType>InternetSite</b:SourceType>
    <b:Guid>{675DEC84-1D64-4569-9E03-BE3C4E4190E7}</b:Guid>
    <b:Author>
      <b:Author>
        <b:Corporate>AllRecipes</b:Corporate>
      </b:Author>
    </b:Author>
    <b:Title>AllRecipes</b:Title>
    <b:InternetSiteTitle>Cuisine A-Z</b:InternetSiteTitle>
    <b:Year>2022</b:Year>
    <b:Month>September</b:Month>
    <b:Day>21</b:Day>
    <b:URL>https://www.allrecipes.com/cuisine-a-z-6740455</b:URL>
    <b:YearAccessed>2024</b:YearAccessed>
    <b:MonthAccessed>August</b:MonthAccessed>
    <b:DayAccessed>25</b:DayAccessed>
    <b:RefOrder>15</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0</b:RefOrder>
  </b:Source>
  <b:Source>
    <b:Tag>Sam241</b:Tag>
    <b:SourceType>InternetSite</b:SourceType>
    <b:Guid>{5FDC3E86-AD53-43E4-8387-744DF3519716}</b:Guid>
    <b:Author>
      <b:Author>
        <b:Corporate>SuperCook</b:Corporate>
      </b:Author>
    </b:Author>
    <b:Title>Google Play</b:Title>
    <b:InternetSiteTitle>SuperCook - Recipe Generator</b:InternetSiteTitle>
    <b:URL>https://play.google.com/store/apps/details?id=com.supercook.app&amp;hl=en_ZA</b:URL>
    <b:YearAccessed>2024</b:YearAccessed>
    <b:MonthAccessed>August</b:MonthAccessed>
    <b:DayAccessed>26</b:DayAccessed>
    <b:Year>2024</b:Year>
    <b:Month>Jul</b:Month>
    <b:Day>02</b:Day>
    <b:RefOrder>11</b:RefOrder>
  </b:Source>
  <b:Source>
    <b:Tag>Yum24</b:Tag>
    <b:SourceType>InternetSite</b:SourceType>
    <b:Guid>{07FA5215-0971-4A62-8CB7-11AF808E14D9}</b:Guid>
    <b:Author>
      <b:Author>
        <b:Corporate>Yummly</b:Corporate>
      </b:Author>
    </b:Author>
    <b:Title>Google Play</b:Title>
    <b:InternetSiteTitle>Yummly Recipes &amp; Cooking Tools</b:InternetSiteTitle>
    <b:Year>2024</b:Year>
    <b:Month>July</b:Month>
    <b:Day>10</b:Day>
    <b:URL>https://play.google.com/store/apps/details?id=com.yummly.android&amp;pcampaignid=web_share</b:URL>
    <b:YearAccessed>2024</b:YearAccessed>
    <b:MonthAccessed>August</b:MonthAccessed>
    <b:DayAccessed>26</b:DayAccessed>
    <b:RefOrder>1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2</b:RefOrder>
  </b:Source>
</b:Sources>
</file>

<file path=customXml/itemProps1.xml><?xml version="1.0" encoding="utf-8"?>
<ds:datastoreItem xmlns:ds="http://schemas.openxmlformats.org/officeDocument/2006/customXml" ds:itemID="{C3AF56DC-0E5B-4542-BC4D-C816AED33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8</Pages>
  <Words>3632</Words>
  <Characters>2070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Naidoo, Max, (Mr) (s225227053)</cp:lastModifiedBy>
  <cp:revision>6</cp:revision>
  <dcterms:created xsi:type="dcterms:W3CDTF">2024-09-01T18:26:00Z</dcterms:created>
  <dcterms:modified xsi:type="dcterms:W3CDTF">2024-09-01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